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B46CA" w:rsidRDefault="0024250D" w:rsidP="0024250D">
            <w:pPr>
              <w:jc w:val="center"/>
              <w:rPr>
                <w:bCs/>
                <w:sz w:val="28"/>
                <w:szCs w:val="32"/>
                <w:u w:val="single"/>
              </w:rPr>
            </w:pPr>
            <w:r w:rsidRPr="002B46CA">
              <w:rPr>
                <w:bCs/>
                <w:sz w:val="28"/>
                <w:szCs w:val="32"/>
                <w:u w:val="single"/>
              </w:rPr>
              <w:t xml:space="preserve">Kirubel Abebe </w:t>
            </w:r>
            <w:proofErr w:type="spellStart"/>
            <w:r w:rsidRPr="002B46CA">
              <w:rPr>
                <w:bCs/>
                <w:sz w:val="28"/>
                <w:szCs w:val="32"/>
                <w:u w:val="single"/>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2B46CA" w:rsidRDefault="007C3A2A" w:rsidP="007C3A2A">
            <w:pPr>
              <w:jc w:val="center"/>
              <w:rPr>
                <w:bCs/>
                <w:sz w:val="28"/>
                <w:szCs w:val="28"/>
                <w:u w:val="single"/>
              </w:rPr>
            </w:pPr>
            <w:r w:rsidRPr="002B46CA">
              <w:rPr>
                <w:sz w:val="28"/>
                <w:szCs w:val="28"/>
                <w:u w:val="single"/>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1045047B" w:rsidR="00020FAA" w:rsidRPr="00015C8A" w:rsidRDefault="00F04EEC" w:rsidP="00160775">
      <w:r w:rsidRPr="00015C8A">
        <w:t xml:space="preserve">First and foremost, I would like to thank the </w:t>
      </w:r>
      <w:r w:rsidR="001C1AE6" w:rsidRPr="00015C8A">
        <w:t>HOLY TRINITY FATHER, SON</w:t>
      </w:r>
      <w:r w:rsidR="00015C8A" w:rsidRPr="00015C8A">
        <w:t>,</w:t>
      </w:r>
      <w:r w:rsidR="001C1AE6" w:rsidRPr="00015C8A">
        <w:t xml:space="preserve"> and HOLY SPRITE G</w:t>
      </w:r>
      <w:r w:rsidR="00020FAA" w:rsidRPr="00015C8A">
        <w:t>H</w:t>
      </w:r>
      <w:r w:rsidR="001C1AE6" w:rsidRPr="00015C8A">
        <w:t>OS</w:t>
      </w:r>
      <w:r w:rsidR="00020FAA" w:rsidRPr="00015C8A">
        <w:t>T the Almighty GOD</w:t>
      </w:r>
      <w:r w:rsidR="00834A0D" w:rsidRPr="00015C8A">
        <w:t xml:space="preserve"> who create</w:t>
      </w:r>
      <w:r w:rsidR="00015C8A">
        <w:t>d</w:t>
      </w:r>
      <w:r w:rsidR="00834A0D" w:rsidRPr="00015C8A">
        <w:t xml:space="preserve"> everything </w:t>
      </w:r>
      <w:r w:rsidR="00160775" w:rsidRPr="00015C8A">
        <w:t>seen</w:t>
      </w:r>
      <w:r w:rsidR="00834A0D" w:rsidRPr="00015C8A">
        <w:t xml:space="preserve"> and </w:t>
      </w:r>
      <w:r w:rsidR="00160775" w:rsidRPr="00015C8A">
        <w:t>unseen</w:t>
      </w:r>
      <w:r w:rsidR="00020FAA" w:rsidRPr="00015C8A">
        <w:t xml:space="preserve">. Also, I love </w:t>
      </w:r>
      <w:r w:rsidR="00160775" w:rsidRPr="00015C8A">
        <w:t xml:space="preserve">to Praise </w:t>
      </w:r>
      <w:r w:rsidR="00015C8A" w:rsidRPr="00015C8A">
        <w:t xml:space="preserve">the </w:t>
      </w:r>
      <w:r w:rsidR="00236322" w:rsidRPr="00015C8A">
        <w:t xml:space="preserve">Virgin </w:t>
      </w:r>
      <w:r w:rsidR="00160775" w:rsidRPr="00015C8A">
        <w:t xml:space="preserve">Mary </w:t>
      </w:r>
      <w:r w:rsidR="00236322" w:rsidRPr="00015C8A">
        <w:t xml:space="preserve">the </w:t>
      </w:r>
      <w:r w:rsidR="00335216" w:rsidRPr="00015C8A">
        <w:t xml:space="preserve">Holy </w:t>
      </w:r>
      <w:r w:rsidR="00020FAA" w:rsidRPr="00015C8A">
        <w:t xml:space="preserve">Mother of JESUS CHRIST by </w:t>
      </w:r>
      <w:r w:rsidR="00015C8A" w:rsidRPr="00015C8A">
        <w:t xml:space="preserve">the </w:t>
      </w:r>
      <w:r w:rsidR="00020FAA" w:rsidRPr="00015C8A">
        <w:t xml:space="preserve">song of </w:t>
      </w:r>
      <w:r w:rsidR="00335216" w:rsidRPr="00015C8A">
        <w:t>S</w:t>
      </w:r>
      <w:r w:rsidR="00020FAA" w:rsidRPr="00015C8A">
        <w:t xml:space="preserve">t. </w:t>
      </w:r>
      <w:proofErr w:type="spellStart"/>
      <w:r w:rsidR="00020FAA" w:rsidRPr="00015C8A">
        <w:t>Yared</w:t>
      </w:r>
      <w:proofErr w:type="spellEnd"/>
      <w:r w:rsidR="00020FAA" w:rsidRPr="00015C8A">
        <w:t xml:space="preserve"> the Ethiopian.</w:t>
      </w:r>
    </w:p>
    <w:p w14:paraId="07897AFB" w14:textId="16DA34FF" w:rsidR="00015C8A" w:rsidRPr="00015C8A" w:rsidRDefault="00015C8A" w:rsidP="00F04EEC">
      <w:r w:rsidRPr="00015C8A">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015C8A" w:rsidRDefault="00F04EEC" w:rsidP="00F04EEC">
      <w:pPr>
        <w:rPr>
          <w:highlight w:val="yellow"/>
        </w:rPr>
      </w:pPr>
      <w:r w:rsidRPr="00015C8A">
        <w:t xml:space="preserve"> </w:t>
      </w:r>
      <w:r w:rsidR="00015C8A" w:rsidRPr="00015C8A">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015C8A" w:rsidRDefault="00015C8A" w:rsidP="0024250D">
      <w:pPr>
        <w:sectPr w:rsidR="001C1AE6" w:rsidRPr="00015C8A" w:rsidSect="006C132D">
          <w:pgSz w:w="12240" w:h="15840"/>
          <w:pgMar w:top="1440" w:right="1440" w:bottom="506" w:left="1440" w:header="720" w:footer="720" w:gutter="0"/>
          <w:pgNumType w:fmt="lowerRoman" w:start="1"/>
          <w:cols w:space="720" w:equalWidth="0">
            <w:col w:w="9360"/>
          </w:cols>
          <w:noEndnote/>
        </w:sectPr>
      </w:pPr>
      <w:r w:rsidRPr="00015C8A">
        <w:t>I also thank the staff of the computer vision program and postgraduate students, friends</w:t>
      </w:r>
      <w:r>
        <w:t>,</w:t>
      </w:r>
      <w:r w:rsidRPr="00015C8A">
        <w:t xml:space="preserve"> and parents for all the encouragement and guidance they have given me throughout m</w:t>
      </w:r>
      <w:r>
        <w:t>y</w:t>
      </w:r>
      <w:r w:rsidRPr="00015C8A">
        <w:t xml:space="preserve"> journey. </w:t>
      </w: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776006D0" w14:textId="090EC90E" w:rsidR="00F7780F"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406885" w:history="1">
            <w:r w:rsidR="00F7780F" w:rsidRPr="007327C4">
              <w:rPr>
                <w:rStyle w:val="Hyperlink"/>
                <w:noProof/>
              </w:rPr>
              <w:t>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885 \h </w:instrText>
            </w:r>
            <w:r w:rsidR="00F7780F">
              <w:rPr>
                <w:noProof/>
                <w:webHidden/>
              </w:rPr>
            </w:r>
            <w:r w:rsidR="00F7780F">
              <w:rPr>
                <w:noProof/>
                <w:webHidden/>
              </w:rPr>
              <w:fldChar w:fldCharType="separate"/>
            </w:r>
            <w:r w:rsidR="00F7780F">
              <w:rPr>
                <w:noProof/>
                <w:webHidden/>
              </w:rPr>
              <w:t>2</w:t>
            </w:r>
            <w:r w:rsidR="00F7780F">
              <w:rPr>
                <w:noProof/>
                <w:webHidden/>
              </w:rPr>
              <w:fldChar w:fldCharType="end"/>
            </w:r>
          </w:hyperlink>
        </w:p>
        <w:p w14:paraId="39F23FB1" w14:textId="1F6E1531"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886" w:history="1">
            <w:r w:rsidR="00F7780F" w:rsidRPr="007327C4">
              <w:rPr>
                <w:rStyle w:val="Hyperlink"/>
                <w:noProof/>
              </w:rPr>
              <w:t>1.1.</w:t>
            </w:r>
            <w:r w:rsidR="00F7780F">
              <w:rPr>
                <w:rFonts w:asciiTheme="minorHAnsi" w:eastAsiaTheme="minorEastAsia" w:hAnsiTheme="minorHAnsi" w:cstheme="minorBidi"/>
                <w:noProof/>
                <w:sz w:val="22"/>
                <w:szCs w:val="22"/>
              </w:rPr>
              <w:tab/>
            </w:r>
            <w:r w:rsidR="00F7780F" w:rsidRPr="007327C4">
              <w:rPr>
                <w:rStyle w:val="Hyperlink"/>
                <w:noProof/>
              </w:rPr>
              <w:t>Backgrounds</w:t>
            </w:r>
            <w:r w:rsidR="00F7780F">
              <w:rPr>
                <w:noProof/>
                <w:webHidden/>
              </w:rPr>
              <w:tab/>
            </w:r>
            <w:r w:rsidR="00F7780F">
              <w:rPr>
                <w:noProof/>
                <w:webHidden/>
              </w:rPr>
              <w:fldChar w:fldCharType="begin"/>
            </w:r>
            <w:r w:rsidR="00F7780F">
              <w:rPr>
                <w:noProof/>
                <w:webHidden/>
              </w:rPr>
              <w:instrText xml:space="preserve"> PAGEREF _Toc51406886 \h </w:instrText>
            </w:r>
            <w:r w:rsidR="00F7780F">
              <w:rPr>
                <w:noProof/>
                <w:webHidden/>
              </w:rPr>
            </w:r>
            <w:r w:rsidR="00F7780F">
              <w:rPr>
                <w:noProof/>
                <w:webHidden/>
              </w:rPr>
              <w:fldChar w:fldCharType="separate"/>
            </w:r>
            <w:r w:rsidR="00F7780F">
              <w:rPr>
                <w:noProof/>
                <w:webHidden/>
              </w:rPr>
              <w:t>5</w:t>
            </w:r>
            <w:r w:rsidR="00F7780F">
              <w:rPr>
                <w:noProof/>
                <w:webHidden/>
              </w:rPr>
              <w:fldChar w:fldCharType="end"/>
            </w:r>
          </w:hyperlink>
        </w:p>
        <w:p w14:paraId="1D8232F5" w14:textId="4DC4A690" w:rsidR="00F7780F" w:rsidRDefault="00435CE9">
          <w:pPr>
            <w:pStyle w:val="TOC3"/>
            <w:tabs>
              <w:tab w:val="left" w:pos="1320"/>
              <w:tab w:val="right" w:leader="dot" w:pos="9350"/>
            </w:tabs>
            <w:rPr>
              <w:rFonts w:asciiTheme="minorHAnsi" w:hAnsiTheme="minorHAnsi" w:cstheme="minorBidi"/>
              <w:noProof/>
            </w:rPr>
          </w:pPr>
          <w:hyperlink w:anchor="_Toc51406887" w:history="1">
            <w:r w:rsidR="00F7780F" w:rsidRPr="007327C4">
              <w:rPr>
                <w:rStyle w:val="Hyperlink"/>
                <w:noProof/>
              </w:rPr>
              <w:t>1.1.1.</w:t>
            </w:r>
            <w:r w:rsidR="00F7780F">
              <w:rPr>
                <w:rFonts w:asciiTheme="minorHAnsi" w:hAnsiTheme="minorHAnsi" w:cstheme="minorBidi"/>
                <w:noProof/>
              </w:rPr>
              <w:tab/>
            </w:r>
            <w:r w:rsidR="00F7780F" w:rsidRPr="007327C4">
              <w:rPr>
                <w:rStyle w:val="Hyperlink"/>
                <w:noProof/>
              </w:rPr>
              <w:t>Generative Adversarial Networks</w:t>
            </w:r>
            <w:r w:rsidR="00F7780F">
              <w:rPr>
                <w:noProof/>
                <w:webHidden/>
              </w:rPr>
              <w:tab/>
            </w:r>
            <w:r w:rsidR="00F7780F">
              <w:rPr>
                <w:noProof/>
                <w:webHidden/>
              </w:rPr>
              <w:fldChar w:fldCharType="begin"/>
            </w:r>
            <w:r w:rsidR="00F7780F">
              <w:rPr>
                <w:noProof/>
                <w:webHidden/>
              </w:rPr>
              <w:instrText xml:space="preserve"> PAGEREF _Toc51406887 \h </w:instrText>
            </w:r>
            <w:r w:rsidR="00F7780F">
              <w:rPr>
                <w:noProof/>
                <w:webHidden/>
              </w:rPr>
            </w:r>
            <w:r w:rsidR="00F7780F">
              <w:rPr>
                <w:noProof/>
                <w:webHidden/>
              </w:rPr>
              <w:fldChar w:fldCharType="separate"/>
            </w:r>
            <w:r w:rsidR="00F7780F">
              <w:rPr>
                <w:noProof/>
                <w:webHidden/>
              </w:rPr>
              <w:t>5</w:t>
            </w:r>
            <w:r w:rsidR="00F7780F">
              <w:rPr>
                <w:noProof/>
                <w:webHidden/>
              </w:rPr>
              <w:fldChar w:fldCharType="end"/>
            </w:r>
          </w:hyperlink>
        </w:p>
        <w:p w14:paraId="26E9A9B0" w14:textId="5E5CA922"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888" w:history="1">
            <w:r w:rsidR="00F7780F" w:rsidRPr="007327C4">
              <w:rPr>
                <w:rStyle w:val="Hyperlink"/>
                <w:noProof/>
              </w:rPr>
              <w:t>1.2.</w:t>
            </w:r>
            <w:r w:rsidR="00F7780F">
              <w:rPr>
                <w:rFonts w:asciiTheme="minorHAnsi" w:eastAsiaTheme="minorEastAsia" w:hAnsiTheme="minorHAnsi" w:cstheme="minorBidi"/>
                <w:noProof/>
                <w:sz w:val="22"/>
                <w:szCs w:val="22"/>
              </w:rPr>
              <w:tab/>
            </w:r>
            <w:r w:rsidR="00F7780F" w:rsidRPr="007327C4">
              <w:rPr>
                <w:rStyle w:val="Hyperlink"/>
                <w:noProof/>
              </w:rPr>
              <w:t>Motivation</w:t>
            </w:r>
            <w:r w:rsidR="00F7780F">
              <w:rPr>
                <w:noProof/>
                <w:webHidden/>
              </w:rPr>
              <w:tab/>
            </w:r>
            <w:r w:rsidR="00F7780F">
              <w:rPr>
                <w:noProof/>
                <w:webHidden/>
              </w:rPr>
              <w:fldChar w:fldCharType="begin"/>
            </w:r>
            <w:r w:rsidR="00F7780F">
              <w:rPr>
                <w:noProof/>
                <w:webHidden/>
              </w:rPr>
              <w:instrText xml:space="preserve"> PAGEREF _Toc51406888 \h </w:instrText>
            </w:r>
            <w:r w:rsidR="00F7780F">
              <w:rPr>
                <w:noProof/>
                <w:webHidden/>
              </w:rPr>
            </w:r>
            <w:r w:rsidR="00F7780F">
              <w:rPr>
                <w:noProof/>
                <w:webHidden/>
              </w:rPr>
              <w:fldChar w:fldCharType="separate"/>
            </w:r>
            <w:r w:rsidR="00F7780F">
              <w:rPr>
                <w:noProof/>
                <w:webHidden/>
              </w:rPr>
              <w:t>7</w:t>
            </w:r>
            <w:r w:rsidR="00F7780F">
              <w:rPr>
                <w:noProof/>
                <w:webHidden/>
              </w:rPr>
              <w:fldChar w:fldCharType="end"/>
            </w:r>
          </w:hyperlink>
        </w:p>
        <w:p w14:paraId="6D1F7FC1" w14:textId="03A39051"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889" w:history="1">
            <w:r w:rsidR="00F7780F" w:rsidRPr="007327C4">
              <w:rPr>
                <w:rStyle w:val="Hyperlink"/>
                <w:noProof/>
              </w:rPr>
              <w:t>1.3.</w:t>
            </w:r>
            <w:r w:rsidR="00F7780F">
              <w:rPr>
                <w:rFonts w:asciiTheme="minorHAnsi" w:eastAsiaTheme="minorEastAsia" w:hAnsiTheme="minorHAnsi" w:cstheme="minorBidi"/>
                <w:noProof/>
                <w:sz w:val="22"/>
                <w:szCs w:val="22"/>
              </w:rPr>
              <w:tab/>
            </w:r>
            <w:r w:rsidR="00F7780F" w:rsidRPr="007327C4">
              <w:rPr>
                <w:rStyle w:val="Hyperlink"/>
                <w:noProof/>
              </w:rPr>
              <w:t>Statement of the Problem</w:t>
            </w:r>
            <w:r w:rsidR="00F7780F">
              <w:rPr>
                <w:noProof/>
                <w:webHidden/>
              </w:rPr>
              <w:tab/>
            </w:r>
            <w:r w:rsidR="00F7780F">
              <w:rPr>
                <w:noProof/>
                <w:webHidden/>
              </w:rPr>
              <w:fldChar w:fldCharType="begin"/>
            </w:r>
            <w:r w:rsidR="00F7780F">
              <w:rPr>
                <w:noProof/>
                <w:webHidden/>
              </w:rPr>
              <w:instrText xml:space="preserve"> PAGEREF _Toc51406889 \h </w:instrText>
            </w:r>
            <w:r w:rsidR="00F7780F">
              <w:rPr>
                <w:noProof/>
                <w:webHidden/>
              </w:rPr>
            </w:r>
            <w:r w:rsidR="00F7780F">
              <w:rPr>
                <w:noProof/>
                <w:webHidden/>
              </w:rPr>
              <w:fldChar w:fldCharType="separate"/>
            </w:r>
            <w:r w:rsidR="00F7780F">
              <w:rPr>
                <w:noProof/>
                <w:webHidden/>
              </w:rPr>
              <w:t>7</w:t>
            </w:r>
            <w:r w:rsidR="00F7780F">
              <w:rPr>
                <w:noProof/>
                <w:webHidden/>
              </w:rPr>
              <w:fldChar w:fldCharType="end"/>
            </w:r>
          </w:hyperlink>
        </w:p>
        <w:p w14:paraId="6C74FF81" w14:textId="67778FF4"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890" w:history="1">
            <w:r w:rsidR="00F7780F" w:rsidRPr="007327C4">
              <w:rPr>
                <w:rStyle w:val="Hyperlink"/>
                <w:noProof/>
              </w:rPr>
              <w:t>1.4.</w:t>
            </w:r>
            <w:r w:rsidR="00F7780F">
              <w:rPr>
                <w:rFonts w:asciiTheme="minorHAnsi" w:eastAsiaTheme="minorEastAsia" w:hAnsiTheme="minorHAnsi" w:cstheme="minorBidi"/>
                <w:noProof/>
                <w:sz w:val="22"/>
                <w:szCs w:val="22"/>
              </w:rPr>
              <w:tab/>
            </w:r>
            <w:r w:rsidR="00F7780F" w:rsidRPr="007327C4">
              <w:rPr>
                <w:rStyle w:val="Hyperlink"/>
                <w:noProof/>
              </w:rPr>
              <w:t>The Objective of the Thesis</w:t>
            </w:r>
            <w:r w:rsidR="00F7780F">
              <w:rPr>
                <w:noProof/>
                <w:webHidden/>
              </w:rPr>
              <w:tab/>
            </w:r>
            <w:r w:rsidR="00F7780F">
              <w:rPr>
                <w:noProof/>
                <w:webHidden/>
              </w:rPr>
              <w:fldChar w:fldCharType="begin"/>
            </w:r>
            <w:r w:rsidR="00F7780F">
              <w:rPr>
                <w:noProof/>
                <w:webHidden/>
              </w:rPr>
              <w:instrText xml:space="preserve"> PAGEREF _Toc51406890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5F7AE362" w14:textId="5F23D0FC" w:rsidR="00F7780F" w:rsidRDefault="00435CE9">
          <w:pPr>
            <w:pStyle w:val="TOC3"/>
            <w:tabs>
              <w:tab w:val="left" w:pos="1320"/>
              <w:tab w:val="right" w:leader="dot" w:pos="9350"/>
            </w:tabs>
            <w:rPr>
              <w:rFonts w:asciiTheme="minorHAnsi" w:hAnsiTheme="minorHAnsi" w:cstheme="minorBidi"/>
              <w:noProof/>
            </w:rPr>
          </w:pPr>
          <w:hyperlink w:anchor="_Toc51406891" w:history="1">
            <w:r w:rsidR="00F7780F" w:rsidRPr="007327C4">
              <w:rPr>
                <w:rStyle w:val="Hyperlink"/>
                <w:noProof/>
              </w:rPr>
              <w:t>1.4.1.</w:t>
            </w:r>
            <w:r w:rsidR="00F7780F">
              <w:rPr>
                <w:rFonts w:asciiTheme="minorHAnsi" w:hAnsiTheme="minorHAnsi" w:cstheme="minorBidi"/>
                <w:noProof/>
              </w:rPr>
              <w:tab/>
            </w:r>
            <w:r w:rsidR="00F7780F" w:rsidRPr="007327C4">
              <w:rPr>
                <w:rStyle w:val="Hyperlink"/>
                <w:noProof/>
              </w:rPr>
              <w:t>General Objective</w:t>
            </w:r>
            <w:r w:rsidR="00F7780F">
              <w:rPr>
                <w:noProof/>
                <w:webHidden/>
              </w:rPr>
              <w:tab/>
            </w:r>
            <w:r w:rsidR="00F7780F">
              <w:rPr>
                <w:noProof/>
                <w:webHidden/>
              </w:rPr>
              <w:fldChar w:fldCharType="begin"/>
            </w:r>
            <w:r w:rsidR="00F7780F">
              <w:rPr>
                <w:noProof/>
                <w:webHidden/>
              </w:rPr>
              <w:instrText xml:space="preserve"> PAGEREF _Toc51406891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0872199F" w14:textId="42AF2DBC" w:rsidR="00F7780F" w:rsidRDefault="00435CE9">
          <w:pPr>
            <w:pStyle w:val="TOC3"/>
            <w:tabs>
              <w:tab w:val="left" w:pos="1320"/>
              <w:tab w:val="right" w:leader="dot" w:pos="9350"/>
            </w:tabs>
            <w:rPr>
              <w:rFonts w:asciiTheme="minorHAnsi" w:hAnsiTheme="minorHAnsi" w:cstheme="minorBidi"/>
              <w:noProof/>
            </w:rPr>
          </w:pPr>
          <w:hyperlink w:anchor="_Toc51406892" w:history="1">
            <w:r w:rsidR="00F7780F" w:rsidRPr="007327C4">
              <w:rPr>
                <w:rStyle w:val="Hyperlink"/>
                <w:noProof/>
              </w:rPr>
              <w:t>1.4.2.</w:t>
            </w:r>
            <w:r w:rsidR="00F7780F">
              <w:rPr>
                <w:rFonts w:asciiTheme="minorHAnsi" w:hAnsiTheme="minorHAnsi" w:cstheme="minorBidi"/>
                <w:noProof/>
              </w:rPr>
              <w:tab/>
            </w:r>
            <w:r w:rsidR="00F7780F" w:rsidRPr="007327C4">
              <w:rPr>
                <w:rStyle w:val="Hyperlink"/>
                <w:noProof/>
              </w:rPr>
              <w:t>Specific Objective</w:t>
            </w:r>
            <w:r w:rsidR="00F7780F">
              <w:rPr>
                <w:noProof/>
                <w:webHidden/>
              </w:rPr>
              <w:tab/>
            </w:r>
            <w:r w:rsidR="00F7780F">
              <w:rPr>
                <w:noProof/>
                <w:webHidden/>
              </w:rPr>
              <w:fldChar w:fldCharType="begin"/>
            </w:r>
            <w:r w:rsidR="00F7780F">
              <w:rPr>
                <w:noProof/>
                <w:webHidden/>
              </w:rPr>
              <w:instrText xml:space="preserve"> PAGEREF _Toc51406892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1C4D9546" w14:textId="7453FABC"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893" w:history="1">
            <w:r w:rsidR="00F7780F" w:rsidRPr="007327C4">
              <w:rPr>
                <w:rStyle w:val="Hyperlink"/>
                <w:noProof/>
              </w:rPr>
              <w:t>1.5.</w:t>
            </w:r>
            <w:r w:rsidR="00F7780F">
              <w:rPr>
                <w:rFonts w:asciiTheme="minorHAnsi" w:eastAsiaTheme="minorEastAsia" w:hAnsiTheme="minorHAnsi" w:cstheme="minorBidi"/>
                <w:noProof/>
                <w:sz w:val="22"/>
                <w:szCs w:val="22"/>
              </w:rPr>
              <w:tab/>
            </w:r>
            <w:r w:rsidR="00F7780F" w:rsidRPr="007327C4">
              <w:rPr>
                <w:rStyle w:val="Hyperlink"/>
                <w:noProof/>
              </w:rPr>
              <w:t>Research Methodology</w:t>
            </w:r>
            <w:r w:rsidR="00F7780F">
              <w:rPr>
                <w:noProof/>
                <w:webHidden/>
              </w:rPr>
              <w:tab/>
            </w:r>
            <w:r w:rsidR="00F7780F">
              <w:rPr>
                <w:noProof/>
                <w:webHidden/>
              </w:rPr>
              <w:fldChar w:fldCharType="begin"/>
            </w:r>
            <w:r w:rsidR="00F7780F">
              <w:rPr>
                <w:noProof/>
                <w:webHidden/>
              </w:rPr>
              <w:instrText xml:space="preserve"> PAGEREF _Toc51406893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67644DDB" w14:textId="3F26E934" w:rsidR="00F7780F" w:rsidRDefault="00435CE9">
          <w:pPr>
            <w:pStyle w:val="TOC3"/>
            <w:tabs>
              <w:tab w:val="left" w:pos="1320"/>
              <w:tab w:val="right" w:leader="dot" w:pos="9350"/>
            </w:tabs>
            <w:rPr>
              <w:rFonts w:asciiTheme="minorHAnsi" w:hAnsiTheme="minorHAnsi" w:cstheme="minorBidi"/>
              <w:noProof/>
            </w:rPr>
          </w:pPr>
          <w:hyperlink w:anchor="_Toc51406894" w:history="1">
            <w:r w:rsidR="00F7780F" w:rsidRPr="007327C4">
              <w:rPr>
                <w:rStyle w:val="Hyperlink"/>
                <w:noProof/>
              </w:rPr>
              <w:t>1.5.1.</w:t>
            </w:r>
            <w:r w:rsidR="00F7780F">
              <w:rPr>
                <w:rFonts w:asciiTheme="minorHAnsi" w:hAnsiTheme="minorHAnsi" w:cstheme="minorBidi"/>
                <w:noProof/>
              </w:rPr>
              <w:tab/>
            </w:r>
            <w:r w:rsidR="00F7780F" w:rsidRPr="007327C4">
              <w:rPr>
                <w:rStyle w:val="Hyperlink"/>
                <w:noProof/>
              </w:rPr>
              <w:t>Data Collection</w:t>
            </w:r>
            <w:r w:rsidR="00F7780F">
              <w:rPr>
                <w:noProof/>
                <w:webHidden/>
              </w:rPr>
              <w:tab/>
            </w:r>
            <w:r w:rsidR="00F7780F">
              <w:rPr>
                <w:noProof/>
                <w:webHidden/>
              </w:rPr>
              <w:fldChar w:fldCharType="begin"/>
            </w:r>
            <w:r w:rsidR="00F7780F">
              <w:rPr>
                <w:noProof/>
                <w:webHidden/>
              </w:rPr>
              <w:instrText xml:space="preserve"> PAGEREF _Toc51406894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0E0BC9F1" w14:textId="2D2F53AD" w:rsidR="00F7780F" w:rsidRDefault="00435CE9">
          <w:pPr>
            <w:pStyle w:val="TOC3"/>
            <w:tabs>
              <w:tab w:val="left" w:pos="1320"/>
              <w:tab w:val="right" w:leader="dot" w:pos="9350"/>
            </w:tabs>
            <w:rPr>
              <w:rFonts w:asciiTheme="minorHAnsi" w:hAnsiTheme="minorHAnsi" w:cstheme="minorBidi"/>
              <w:noProof/>
            </w:rPr>
          </w:pPr>
          <w:hyperlink w:anchor="_Toc51406895" w:history="1">
            <w:r w:rsidR="00F7780F" w:rsidRPr="007327C4">
              <w:rPr>
                <w:rStyle w:val="Hyperlink"/>
                <w:noProof/>
              </w:rPr>
              <w:t>1.5.2.</w:t>
            </w:r>
            <w:r w:rsidR="00F7780F">
              <w:rPr>
                <w:rFonts w:asciiTheme="minorHAnsi" w:hAnsiTheme="minorHAnsi" w:cstheme="minorBidi"/>
                <w:noProof/>
              </w:rPr>
              <w:tab/>
            </w:r>
            <w:r w:rsidR="00F7780F" w:rsidRPr="007327C4">
              <w:rPr>
                <w:rStyle w:val="Hyperlink"/>
                <w:noProof/>
              </w:rPr>
              <w:t>Literature Review</w:t>
            </w:r>
            <w:r w:rsidR="00F7780F">
              <w:rPr>
                <w:noProof/>
                <w:webHidden/>
              </w:rPr>
              <w:tab/>
            </w:r>
            <w:r w:rsidR="00F7780F">
              <w:rPr>
                <w:noProof/>
                <w:webHidden/>
              </w:rPr>
              <w:fldChar w:fldCharType="begin"/>
            </w:r>
            <w:r w:rsidR="00F7780F">
              <w:rPr>
                <w:noProof/>
                <w:webHidden/>
              </w:rPr>
              <w:instrText xml:space="preserve"> PAGEREF _Toc51406895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754ECDEE" w14:textId="33D5603B" w:rsidR="00F7780F" w:rsidRDefault="00435CE9">
          <w:pPr>
            <w:pStyle w:val="TOC3"/>
            <w:tabs>
              <w:tab w:val="left" w:pos="1320"/>
              <w:tab w:val="right" w:leader="dot" w:pos="9350"/>
            </w:tabs>
            <w:rPr>
              <w:rFonts w:asciiTheme="minorHAnsi" w:hAnsiTheme="minorHAnsi" w:cstheme="minorBidi"/>
              <w:noProof/>
            </w:rPr>
          </w:pPr>
          <w:hyperlink w:anchor="_Toc51406896" w:history="1">
            <w:r w:rsidR="00F7780F" w:rsidRPr="007327C4">
              <w:rPr>
                <w:rStyle w:val="Hyperlink"/>
                <w:noProof/>
              </w:rPr>
              <w:t>1.5.3.</w:t>
            </w:r>
            <w:r w:rsidR="00F7780F">
              <w:rPr>
                <w:rFonts w:asciiTheme="minorHAnsi" w:hAnsiTheme="minorHAnsi" w:cstheme="minorBidi"/>
                <w:noProof/>
              </w:rPr>
              <w:tab/>
            </w:r>
            <w:r w:rsidR="00F7780F" w:rsidRPr="007327C4">
              <w:rPr>
                <w:rStyle w:val="Hyperlink"/>
                <w:noProof/>
              </w:rPr>
              <w:t>Evaluation</w:t>
            </w:r>
            <w:r w:rsidR="00F7780F">
              <w:rPr>
                <w:noProof/>
                <w:webHidden/>
              </w:rPr>
              <w:tab/>
            </w:r>
            <w:r w:rsidR="00F7780F">
              <w:rPr>
                <w:noProof/>
                <w:webHidden/>
              </w:rPr>
              <w:fldChar w:fldCharType="begin"/>
            </w:r>
            <w:r w:rsidR="00F7780F">
              <w:rPr>
                <w:noProof/>
                <w:webHidden/>
              </w:rPr>
              <w:instrText xml:space="preserve"> PAGEREF _Toc51406896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6B3F2A2E" w14:textId="2312E1FE" w:rsidR="00F7780F" w:rsidRDefault="00435CE9">
          <w:pPr>
            <w:pStyle w:val="TOC3"/>
            <w:tabs>
              <w:tab w:val="left" w:pos="1320"/>
              <w:tab w:val="right" w:leader="dot" w:pos="9350"/>
            </w:tabs>
            <w:rPr>
              <w:rFonts w:asciiTheme="minorHAnsi" w:hAnsiTheme="minorHAnsi" w:cstheme="minorBidi"/>
              <w:noProof/>
            </w:rPr>
          </w:pPr>
          <w:hyperlink w:anchor="_Toc51406897" w:history="1">
            <w:r w:rsidR="00F7780F" w:rsidRPr="007327C4">
              <w:rPr>
                <w:rStyle w:val="Hyperlink"/>
                <w:noProof/>
              </w:rPr>
              <w:t>1.5.4.</w:t>
            </w:r>
            <w:r w:rsidR="00F7780F">
              <w:rPr>
                <w:rFonts w:asciiTheme="minorHAnsi" w:hAnsiTheme="minorHAnsi" w:cstheme="minorBidi"/>
                <w:noProof/>
              </w:rPr>
              <w:tab/>
            </w:r>
            <w:r w:rsidR="00F7780F" w:rsidRPr="007327C4">
              <w:rPr>
                <w:rStyle w:val="Hyperlink"/>
                <w:noProof/>
              </w:rPr>
              <w:t>Implementation Tools</w:t>
            </w:r>
            <w:r w:rsidR="00F7780F">
              <w:rPr>
                <w:noProof/>
                <w:webHidden/>
              </w:rPr>
              <w:tab/>
            </w:r>
            <w:r w:rsidR="00F7780F">
              <w:rPr>
                <w:noProof/>
                <w:webHidden/>
              </w:rPr>
              <w:fldChar w:fldCharType="begin"/>
            </w:r>
            <w:r w:rsidR="00F7780F">
              <w:rPr>
                <w:noProof/>
                <w:webHidden/>
              </w:rPr>
              <w:instrText xml:space="preserve"> PAGEREF _Toc51406897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71421753" w14:textId="6182A872"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898" w:history="1">
            <w:r w:rsidR="00F7780F" w:rsidRPr="007327C4">
              <w:rPr>
                <w:rStyle w:val="Hyperlink"/>
                <w:noProof/>
              </w:rPr>
              <w:t>1.6.</w:t>
            </w:r>
            <w:r w:rsidR="00F7780F">
              <w:rPr>
                <w:rFonts w:asciiTheme="minorHAnsi" w:eastAsiaTheme="minorEastAsia" w:hAnsiTheme="minorHAnsi" w:cstheme="minorBidi"/>
                <w:noProof/>
                <w:sz w:val="22"/>
                <w:szCs w:val="22"/>
              </w:rPr>
              <w:tab/>
            </w:r>
            <w:r w:rsidR="00F7780F" w:rsidRPr="007327C4">
              <w:rPr>
                <w:rStyle w:val="Hyperlink"/>
                <w:noProof/>
              </w:rPr>
              <w:t>Scope and Limitation</w:t>
            </w:r>
            <w:r w:rsidR="00F7780F">
              <w:rPr>
                <w:noProof/>
                <w:webHidden/>
              </w:rPr>
              <w:tab/>
            </w:r>
            <w:r w:rsidR="00F7780F">
              <w:rPr>
                <w:noProof/>
                <w:webHidden/>
              </w:rPr>
              <w:fldChar w:fldCharType="begin"/>
            </w:r>
            <w:r w:rsidR="00F7780F">
              <w:rPr>
                <w:noProof/>
                <w:webHidden/>
              </w:rPr>
              <w:instrText xml:space="preserve"> PAGEREF _Toc51406898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F85CBA8" w14:textId="6F60A742" w:rsidR="00F7780F" w:rsidRDefault="00435CE9">
          <w:pPr>
            <w:pStyle w:val="TOC3"/>
            <w:tabs>
              <w:tab w:val="left" w:pos="1320"/>
              <w:tab w:val="right" w:leader="dot" w:pos="9350"/>
            </w:tabs>
            <w:rPr>
              <w:rFonts w:asciiTheme="minorHAnsi" w:hAnsiTheme="minorHAnsi" w:cstheme="minorBidi"/>
              <w:noProof/>
            </w:rPr>
          </w:pPr>
          <w:hyperlink w:anchor="_Toc51406899" w:history="1">
            <w:r w:rsidR="00F7780F" w:rsidRPr="007327C4">
              <w:rPr>
                <w:rStyle w:val="Hyperlink"/>
                <w:noProof/>
              </w:rPr>
              <w:t>1.6.1.</w:t>
            </w:r>
            <w:r w:rsidR="00F7780F">
              <w:rPr>
                <w:rFonts w:asciiTheme="minorHAnsi" w:hAnsiTheme="minorHAnsi" w:cstheme="minorBidi"/>
                <w:noProof/>
              </w:rPr>
              <w:tab/>
            </w:r>
            <w:r w:rsidR="00F7780F" w:rsidRPr="007327C4">
              <w:rPr>
                <w:rStyle w:val="Hyperlink"/>
                <w:noProof/>
              </w:rPr>
              <w:t>Scope</w:t>
            </w:r>
            <w:r w:rsidR="00F7780F">
              <w:rPr>
                <w:noProof/>
                <w:webHidden/>
              </w:rPr>
              <w:tab/>
            </w:r>
            <w:r w:rsidR="00F7780F">
              <w:rPr>
                <w:noProof/>
                <w:webHidden/>
              </w:rPr>
              <w:fldChar w:fldCharType="begin"/>
            </w:r>
            <w:r w:rsidR="00F7780F">
              <w:rPr>
                <w:noProof/>
                <w:webHidden/>
              </w:rPr>
              <w:instrText xml:space="preserve"> PAGEREF _Toc51406899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1AE2B34A" w14:textId="09743363" w:rsidR="00F7780F" w:rsidRDefault="00435CE9">
          <w:pPr>
            <w:pStyle w:val="TOC3"/>
            <w:tabs>
              <w:tab w:val="left" w:pos="1320"/>
              <w:tab w:val="right" w:leader="dot" w:pos="9350"/>
            </w:tabs>
            <w:rPr>
              <w:rFonts w:asciiTheme="minorHAnsi" w:hAnsiTheme="minorHAnsi" w:cstheme="minorBidi"/>
              <w:noProof/>
            </w:rPr>
          </w:pPr>
          <w:hyperlink w:anchor="_Toc51406900" w:history="1">
            <w:r w:rsidR="00F7780F" w:rsidRPr="007327C4">
              <w:rPr>
                <w:rStyle w:val="Hyperlink"/>
                <w:noProof/>
              </w:rPr>
              <w:t>1.6.2.</w:t>
            </w:r>
            <w:r w:rsidR="00F7780F">
              <w:rPr>
                <w:rFonts w:asciiTheme="minorHAnsi" w:hAnsiTheme="minorHAnsi" w:cstheme="minorBidi"/>
                <w:noProof/>
              </w:rPr>
              <w:tab/>
            </w:r>
            <w:r w:rsidR="00F7780F" w:rsidRPr="007327C4">
              <w:rPr>
                <w:rStyle w:val="Hyperlink"/>
                <w:noProof/>
              </w:rPr>
              <w:t>Limitations</w:t>
            </w:r>
            <w:r w:rsidR="00F7780F">
              <w:rPr>
                <w:noProof/>
                <w:webHidden/>
              </w:rPr>
              <w:tab/>
            </w:r>
            <w:r w:rsidR="00F7780F">
              <w:rPr>
                <w:noProof/>
                <w:webHidden/>
              </w:rPr>
              <w:fldChar w:fldCharType="begin"/>
            </w:r>
            <w:r w:rsidR="00F7780F">
              <w:rPr>
                <w:noProof/>
                <w:webHidden/>
              </w:rPr>
              <w:instrText xml:space="preserve"> PAGEREF _Toc51406900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604EDC3" w14:textId="019E4DA2"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01" w:history="1">
            <w:r w:rsidR="00F7780F" w:rsidRPr="007327C4">
              <w:rPr>
                <w:rStyle w:val="Hyperlink"/>
                <w:noProof/>
              </w:rPr>
              <w:t>1.7.</w:t>
            </w:r>
            <w:r w:rsidR="00F7780F">
              <w:rPr>
                <w:rFonts w:asciiTheme="minorHAnsi" w:eastAsiaTheme="minorEastAsia" w:hAnsiTheme="minorHAnsi" w:cstheme="minorBidi"/>
                <w:noProof/>
                <w:sz w:val="22"/>
                <w:szCs w:val="22"/>
              </w:rPr>
              <w:tab/>
            </w:r>
            <w:r w:rsidR="00F7780F" w:rsidRPr="007327C4">
              <w:rPr>
                <w:rStyle w:val="Hyperlink"/>
                <w:noProof/>
              </w:rPr>
              <w:t>Organization of the thesis</w:t>
            </w:r>
            <w:r w:rsidR="00F7780F">
              <w:rPr>
                <w:noProof/>
                <w:webHidden/>
              </w:rPr>
              <w:tab/>
            </w:r>
            <w:r w:rsidR="00F7780F">
              <w:rPr>
                <w:noProof/>
                <w:webHidden/>
              </w:rPr>
              <w:fldChar w:fldCharType="begin"/>
            </w:r>
            <w:r w:rsidR="00F7780F">
              <w:rPr>
                <w:noProof/>
                <w:webHidden/>
              </w:rPr>
              <w:instrText xml:space="preserve"> PAGEREF _Toc51406901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621F715" w14:textId="09C864E4" w:rsidR="00F7780F" w:rsidRDefault="00435CE9">
          <w:pPr>
            <w:pStyle w:val="TOC1"/>
            <w:tabs>
              <w:tab w:val="left" w:pos="440"/>
              <w:tab w:val="right" w:leader="dot" w:pos="9350"/>
            </w:tabs>
            <w:rPr>
              <w:rFonts w:asciiTheme="minorHAnsi" w:eastAsiaTheme="minorEastAsia" w:hAnsiTheme="minorHAnsi" w:cstheme="minorBidi"/>
              <w:noProof/>
              <w:sz w:val="22"/>
              <w:szCs w:val="22"/>
            </w:rPr>
          </w:pPr>
          <w:hyperlink w:anchor="_Toc51406902" w:history="1">
            <w:r w:rsidR="00F7780F" w:rsidRPr="007327C4">
              <w:rPr>
                <w:rStyle w:val="Hyperlink"/>
                <w:noProof/>
              </w:rPr>
              <w:t>2.</w:t>
            </w:r>
            <w:r w:rsidR="00F7780F">
              <w:rPr>
                <w:rFonts w:asciiTheme="minorHAnsi" w:eastAsiaTheme="minorEastAsia" w:hAnsiTheme="minorHAnsi" w:cstheme="minorBidi"/>
                <w:noProof/>
                <w:sz w:val="22"/>
                <w:szCs w:val="22"/>
              </w:rPr>
              <w:tab/>
            </w:r>
            <w:r w:rsidR="00F7780F" w:rsidRPr="007327C4">
              <w:rPr>
                <w:rStyle w:val="Hyperlink"/>
                <w:noProof/>
              </w:rPr>
              <w:t>Literature review</w:t>
            </w:r>
            <w:r w:rsidR="00F7780F">
              <w:rPr>
                <w:noProof/>
                <w:webHidden/>
              </w:rPr>
              <w:tab/>
            </w:r>
            <w:r w:rsidR="00F7780F">
              <w:rPr>
                <w:noProof/>
                <w:webHidden/>
              </w:rPr>
              <w:fldChar w:fldCharType="begin"/>
            </w:r>
            <w:r w:rsidR="00F7780F">
              <w:rPr>
                <w:noProof/>
                <w:webHidden/>
              </w:rPr>
              <w:instrText xml:space="preserve"> PAGEREF _Toc51406902 \h </w:instrText>
            </w:r>
            <w:r w:rsidR="00F7780F">
              <w:rPr>
                <w:noProof/>
                <w:webHidden/>
              </w:rPr>
            </w:r>
            <w:r w:rsidR="00F7780F">
              <w:rPr>
                <w:noProof/>
                <w:webHidden/>
              </w:rPr>
              <w:fldChar w:fldCharType="separate"/>
            </w:r>
            <w:r w:rsidR="00F7780F">
              <w:rPr>
                <w:noProof/>
                <w:webHidden/>
              </w:rPr>
              <w:t>12</w:t>
            </w:r>
            <w:r w:rsidR="00F7780F">
              <w:rPr>
                <w:noProof/>
                <w:webHidden/>
              </w:rPr>
              <w:fldChar w:fldCharType="end"/>
            </w:r>
          </w:hyperlink>
        </w:p>
        <w:p w14:paraId="60109EAB" w14:textId="7A8F0E0C"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03" w:history="1">
            <w:r w:rsidR="00F7780F" w:rsidRPr="007327C4">
              <w:rPr>
                <w:rStyle w:val="Hyperlink"/>
                <w:noProof/>
              </w:rPr>
              <w:t>2.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903 \h </w:instrText>
            </w:r>
            <w:r w:rsidR="00F7780F">
              <w:rPr>
                <w:noProof/>
                <w:webHidden/>
              </w:rPr>
            </w:r>
            <w:r w:rsidR="00F7780F">
              <w:rPr>
                <w:noProof/>
                <w:webHidden/>
              </w:rPr>
              <w:fldChar w:fldCharType="separate"/>
            </w:r>
            <w:r w:rsidR="00F7780F">
              <w:rPr>
                <w:noProof/>
                <w:webHidden/>
              </w:rPr>
              <w:t>12</w:t>
            </w:r>
            <w:r w:rsidR="00F7780F">
              <w:rPr>
                <w:noProof/>
                <w:webHidden/>
              </w:rPr>
              <w:fldChar w:fldCharType="end"/>
            </w:r>
          </w:hyperlink>
        </w:p>
        <w:p w14:paraId="78A3EF3E" w14:textId="7574FB74"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04" w:history="1">
            <w:r w:rsidR="00F7780F" w:rsidRPr="007327C4">
              <w:rPr>
                <w:rStyle w:val="Hyperlink"/>
                <w:noProof/>
              </w:rPr>
              <w:t>2.2.</w:t>
            </w:r>
            <w:r w:rsidR="00F7780F">
              <w:rPr>
                <w:rFonts w:asciiTheme="minorHAnsi" w:eastAsiaTheme="minorEastAsia" w:hAnsiTheme="minorHAnsi" w:cstheme="minorBidi"/>
                <w:noProof/>
                <w:sz w:val="22"/>
                <w:szCs w:val="22"/>
              </w:rPr>
              <w:tab/>
            </w:r>
            <w:r w:rsidR="00F7780F" w:rsidRPr="007327C4">
              <w:rPr>
                <w:rStyle w:val="Hyperlink"/>
                <w:noProof/>
              </w:rPr>
              <w:t>Inside GAN</w:t>
            </w:r>
            <w:r w:rsidR="00F7780F">
              <w:rPr>
                <w:noProof/>
                <w:webHidden/>
              </w:rPr>
              <w:tab/>
            </w:r>
            <w:r w:rsidR="00F7780F">
              <w:rPr>
                <w:noProof/>
                <w:webHidden/>
              </w:rPr>
              <w:fldChar w:fldCharType="begin"/>
            </w:r>
            <w:r w:rsidR="00F7780F">
              <w:rPr>
                <w:noProof/>
                <w:webHidden/>
              </w:rPr>
              <w:instrText xml:space="preserve"> PAGEREF _Toc51406904 \h </w:instrText>
            </w:r>
            <w:r w:rsidR="00F7780F">
              <w:rPr>
                <w:noProof/>
                <w:webHidden/>
              </w:rPr>
            </w:r>
            <w:r w:rsidR="00F7780F">
              <w:rPr>
                <w:noProof/>
                <w:webHidden/>
              </w:rPr>
              <w:fldChar w:fldCharType="separate"/>
            </w:r>
            <w:r w:rsidR="00F7780F">
              <w:rPr>
                <w:noProof/>
                <w:webHidden/>
              </w:rPr>
              <w:t>13</w:t>
            </w:r>
            <w:r w:rsidR="00F7780F">
              <w:rPr>
                <w:noProof/>
                <w:webHidden/>
              </w:rPr>
              <w:fldChar w:fldCharType="end"/>
            </w:r>
          </w:hyperlink>
        </w:p>
        <w:p w14:paraId="441E17A8" w14:textId="25171D93" w:rsidR="00F7780F" w:rsidRDefault="00435CE9">
          <w:pPr>
            <w:pStyle w:val="TOC3"/>
            <w:tabs>
              <w:tab w:val="left" w:pos="1320"/>
              <w:tab w:val="right" w:leader="dot" w:pos="9350"/>
            </w:tabs>
            <w:rPr>
              <w:rFonts w:asciiTheme="minorHAnsi" w:hAnsiTheme="minorHAnsi" w:cstheme="minorBidi"/>
              <w:noProof/>
            </w:rPr>
          </w:pPr>
          <w:hyperlink w:anchor="_Toc51406905" w:history="1">
            <w:r w:rsidR="00F7780F" w:rsidRPr="007327C4">
              <w:rPr>
                <w:rStyle w:val="Hyperlink"/>
                <w:noProof/>
              </w:rPr>
              <w:t>2.2.1.</w:t>
            </w:r>
            <w:r w:rsidR="00F7780F">
              <w:rPr>
                <w:rFonts w:asciiTheme="minorHAnsi" w:hAnsiTheme="minorHAnsi" w:cstheme="minorBidi"/>
                <w:noProof/>
              </w:rPr>
              <w:tab/>
            </w:r>
            <w:r w:rsidR="00F7780F" w:rsidRPr="007327C4">
              <w:rPr>
                <w:rStyle w:val="Hyperlink"/>
                <w:noProof/>
              </w:rPr>
              <w:t>GAN training</w:t>
            </w:r>
            <w:r w:rsidR="00F7780F">
              <w:rPr>
                <w:noProof/>
                <w:webHidden/>
              </w:rPr>
              <w:tab/>
            </w:r>
            <w:r w:rsidR="00F7780F">
              <w:rPr>
                <w:noProof/>
                <w:webHidden/>
              </w:rPr>
              <w:fldChar w:fldCharType="begin"/>
            </w:r>
            <w:r w:rsidR="00F7780F">
              <w:rPr>
                <w:noProof/>
                <w:webHidden/>
              </w:rPr>
              <w:instrText xml:space="preserve"> PAGEREF _Toc51406905 \h </w:instrText>
            </w:r>
            <w:r w:rsidR="00F7780F">
              <w:rPr>
                <w:noProof/>
                <w:webHidden/>
              </w:rPr>
            </w:r>
            <w:r w:rsidR="00F7780F">
              <w:rPr>
                <w:noProof/>
                <w:webHidden/>
              </w:rPr>
              <w:fldChar w:fldCharType="separate"/>
            </w:r>
            <w:r w:rsidR="00F7780F">
              <w:rPr>
                <w:noProof/>
                <w:webHidden/>
              </w:rPr>
              <w:t>14</w:t>
            </w:r>
            <w:r w:rsidR="00F7780F">
              <w:rPr>
                <w:noProof/>
                <w:webHidden/>
              </w:rPr>
              <w:fldChar w:fldCharType="end"/>
            </w:r>
          </w:hyperlink>
        </w:p>
        <w:p w14:paraId="517E64DE" w14:textId="3E6916C3" w:rsidR="00F7780F" w:rsidRDefault="00435CE9">
          <w:pPr>
            <w:pStyle w:val="TOC3"/>
            <w:tabs>
              <w:tab w:val="left" w:pos="1320"/>
              <w:tab w:val="right" w:leader="dot" w:pos="9350"/>
            </w:tabs>
            <w:rPr>
              <w:rFonts w:asciiTheme="minorHAnsi" w:hAnsiTheme="minorHAnsi" w:cstheme="minorBidi"/>
              <w:noProof/>
            </w:rPr>
          </w:pPr>
          <w:hyperlink w:anchor="_Toc51406906" w:history="1">
            <w:r w:rsidR="00F7780F" w:rsidRPr="007327C4">
              <w:rPr>
                <w:rStyle w:val="Hyperlink"/>
                <w:noProof/>
              </w:rPr>
              <w:t>2.2.2.</w:t>
            </w:r>
            <w:r w:rsidR="00F7780F">
              <w:rPr>
                <w:rFonts w:asciiTheme="minorHAnsi" w:hAnsiTheme="minorHAnsi" w:cstheme="minorBidi"/>
                <w:noProof/>
              </w:rPr>
              <w:tab/>
            </w:r>
            <w:r w:rsidR="00F7780F" w:rsidRPr="007327C4">
              <w:rPr>
                <w:rStyle w:val="Hyperlink"/>
                <w:noProof/>
                <w:shd w:val="clear" w:color="auto" w:fill="FFFFFF"/>
              </w:rPr>
              <w:t>Conditional GAN</w:t>
            </w:r>
            <w:r w:rsidR="00F7780F">
              <w:rPr>
                <w:noProof/>
                <w:webHidden/>
              </w:rPr>
              <w:tab/>
            </w:r>
            <w:r w:rsidR="00F7780F">
              <w:rPr>
                <w:noProof/>
                <w:webHidden/>
              </w:rPr>
              <w:fldChar w:fldCharType="begin"/>
            </w:r>
            <w:r w:rsidR="00F7780F">
              <w:rPr>
                <w:noProof/>
                <w:webHidden/>
              </w:rPr>
              <w:instrText xml:space="preserve"> PAGEREF _Toc51406906 \h </w:instrText>
            </w:r>
            <w:r w:rsidR="00F7780F">
              <w:rPr>
                <w:noProof/>
                <w:webHidden/>
              </w:rPr>
            </w:r>
            <w:r w:rsidR="00F7780F">
              <w:rPr>
                <w:noProof/>
                <w:webHidden/>
              </w:rPr>
              <w:fldChar w:fldCharType="separate"/>
            </w:r>
            <w:r w:rsidR="00F7780F">
              <w:rPr>
                <w:noProof/>
                <w:webHidden/>
              </w:rPr>
              <w:t>15</w:t>
            </w:r>
            <w:r w:rsidR="00F7780F">
              <w:rPr>
                <w:noProof/>
                <w:webHidden/>
              </w:rPr>
              <w:fldChar w:fldCharType="end"/>
            </w:r>
          </w:hyperlink>
        </w:p>
        <w:p w14:paraId="78F07482" w14:textId="51074382"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07" w:history="1">
            <w:r w:rsidR="00F7780F" w:rsidRPr="007327C4">
              <w:rPr>
                <w:rStyle w:val="Hyperlink"/>
                <w:noProof/>
              </w:rPr>
              <w:t>2.3.</w:t>
            </w:r>
            <w:r w:rsidR="00F7780F">
              <w:rPr>
                <w:rFonts w:asciiTheme="minorHAnsi" w:eastAsiaTheme="minorEastAsia" w:hAnsiTheme="minorHAnsi" w:cstheme="minorBidi"/>
                <w:noProof/>
                <w:sz w:val="22"/>
                <w:szCs w:val="22"/>
              </w:rPr>
              <w:tab/>
            </w:r>
            <w:r w:rsidR="00F7780F" w:rsidRPr="007327C4">
              <w:rPr>
                <w:rStyle w:val="Hyperlink"/>
                <w:noProof/>
              </w:rPr>
              <w:t>Image to Image translation</w:t>
            </w:r>
            <w:r w:rsidR="00F7780F">
              <w:rPr>
                <w:noProof/>
                <w:webHidden/>
              </w:rPr>
              <w:tab/>
            </w:r>
            <w:r w:rsidR="00F7780F">
              <w:rPr>
                <w:noProof/>
                <w:webHidden/>
              </w:rPr>
              <w:fldChar w:fldCharType="begin"/>
            </w:r>
            <w:r w:rsidR="00F7780F">
              <w:rPr>
                <w:noProof/>
                <w:webHidden/>
              </w:rPr>
              <w:instrText xml:space="preserve"> PAGEREF _Toc51406907 \h </w:instrText>
            </w:r>
            <w:r w:rsidR="00F7780F">
              <w:rPr>
                <w:noProof/>
                <w:webHidden/>
              </w:rPr>
            </w:r>
            <w:r w:rsidR="00F7780F">
              <w:rPr>
                <w:noProof/>
                <w:webHidden/>
              </w:rPr>
              <w:fldChar w:fldCharType="separate"/>
            </w:r>
            <w:r w:rsidR="00F7780F">
              <w:rPr>
                <w:noProof/>
                <w:webHidden/>
              </w:rPr>
              <w:t>16</w:t>
            </w:r>
            <w:r w:rsidR="00F7780F">
              <w:rPr>
                <w:noProof/>
                <w:webHidden/>
              </w:rPr>
              <w:fldChar w:fldCharType="end"/>
            </w:r>
          </w:hyperlink>
        </w:p>
        <w:p w14:paraId="3BB29397" w14:textId="4C805FC0"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08" w:history="1">
            <w:r w:rsidR="00F7780F" w:rsidRPr="007327C4">
              <w:rPr>
                <w:rStyle w:val="Hyperlink"/>
                <w:noProof/>
              </w:rPr>
              <w:t>2.4.</w:t>
            </w:r>
            <w:r w:rsidR="00F7780F">
              <w:rPr>
                <w:rFonts w:asciiTheme="minorHAnsi" w:eastAsiaTheme="minorEastAsia" w:hAnsiTheme="minorHAnsi" w:cstheme="minorBidi"/>
                <w:noProof/>
                <w:sz w:val="22"/>
                <w:szCs w:val="22"/>
              </w:rPr>
              <w:tab/>
            </w:r>
            <w:r w:rsidR="00F7780F" w:rsidRPr="007327C4">
              <w:rPr>
                <w:rStyle w:val="Hyperlink"/>
                <w:noProof/>
              </w:rPr>
              <w:t>Video to video translation</w:t>
            </w:r>
            <w:r w:rsidR="00F7780F">
              <w:rPr>
                <w:noProof/>
                <w:webHidden/>
              </w:rPr>
              <w:tab/>
            </w:r>
            <w:r w:rsidR="00F7780F">
              <w:rPr>
                <w:noProof/>
                <w:webHidden/>
              </w:rPr>
              <w:fldChar w:fldCharType="begin"/>
            </w:r>
            <w:r w:rsidR="00F7780F">
              <w:rPr>
                <w:noProof/>
                <w:webHidden/>
              </w:rPr>
              <w:instrText xml:space="preserve"> PAGEREF _Toc51406908 \h </w:instrText>
            </w:r>
            <w:r w:rsidR="00F7780F">
              <w:rPr>
                <w:noProof/>
                <w:webHidden/>
              </w:rPr>
            </w:r>
            <w:r w:rsidR="00F7780F">
              <w:rPr>
                <w:noProof/>
                <w:webHidden/>
              </w:rPr>
              <w:fldChar w:fldCharType="separate"/>
            </w:r>
            <w:r w:rsidR="00F7780F">
              <w:rPr>
                <w:noProof/>
                <w:webHidden/>
              </w:rPr>
              <w:t>18</w:t>
            </w:r>
            <w:r w:rsidR="00F7780F">
              <w:rPr>
                <w:noProof/>
                <w:webHidden/>
              </w:rPr>
              <w:fldChar w:fldCharType="end"/>
            </w:r>
          </w:hyperlink>
        </w:p>
        <w:p w14:paraId="4CD4E524" w14:textId="48C1AB64"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09" w:history="1">
            <w:r w:rsidR="00F7780F" w:rsidRPr="007327C4">
              <w:rPr>
                <w:rStyle w:val="Hyperlink"/>
                <w:noProof/>
              </w:rPr>
              <w:t>2.5.</w:t>
            </w:r>
            <w:r w:rsidR="00F7780F">
              <w:rPr>
                <w:rFonts w:asciiTheme="minorHAnsi" w:eastAsiaTheme="minorEastAsia" w:hAnsiTheme="minorHAnsi" w:cstheme="minorBidi"/>
                <w:noProof/>
                <w:sz w:val="22"/>
                <w:szCs w:val="22"/>
              </w:rPr>
              <w:tab/>
            </w:r>
            <w:r w:rsidR="00F7780F" w:rsidRPr="007327C4">
              <w:rPr>
                <w:rStyle w:val="Hyperlink"/>
                <w:noProof/>
              </w:rPr>
              <w:t>Problems in Translation Networks</w:t>
            </w:r>
            <w:r w:rsidR="00F7780F">
              <w:rPr>
                <w:noProof/>
                <w:webHidden/>
              </w:rPr>
              <w:tab/>
            </w:r>
            <w:r w:rsidR="00F7780F">
              <w:rPr>
                <w:noProof/>
                <w:webHidden/>
              </w:rPr>
              <w:fldChar w:fldCharType="begin"/>
            </w:r>
            <w:r w:rsidR="00F7780F">
              <w:rPr>
                <w:noProof/>
                <w:webHidden/>
              </w:rPr>
              <w:instrText xml:space="preserve"> PAGEREF _Toc51406909 \h </w:instrText>
            </w:r>
            <w:r w:rsidR="00F7780F">
              <w:rPr>
                <w:noProof/>
                <w:webHidden/>
              </w:rPr>
            </w:r>
            <w:r w:rsidR="00F7780F">
              <w:rPr>
                <w:noProof/>
                <w:webHidden/>
              </w:rPr>
              <w:fldChar w:fldCharType="separate"/>
            </w:r>
            <w:r w:rsidR="00F7780F">
              <w:rPr>
                <w:noProof/>
                <w:webHidden/>
              </w:rPr>
              <w:t>19</w:t>
            </w:r>
            <w:r w:rsidR="00F7780F">
              <w:rPr>
                <w:noProof/>
                <w:webHidden/>
              </w:rPr>
              <w:fldChar w:fldCharType="end"/>
            </w:r>
          </w:hyperlink>
        </w:p>
        <w:p w14:paraId="1E677564" w14:textId="63F2B854"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10" w:history="1">
            <w:r w:rsidR="00F7780F" w:rsidRPr="007327C4">
              <w:rPr>
                <w:rStyle w:val="Hyperlink"/>
                <w:noProof/>
              </w:rPr>
              <w:t>2.6.</w:t>
            </w:r>
            <w:r w:rsidR="00F7780F">
              <w:rPr>
                <w:rFonts w:asciiTheme="minorHAnsi" w:eastAsiaTheme="minorEastAsia" w:hAnsiTheme="minorHAnsi" w:cstheme="minorBidi"/>
                <w:noProof/>
                <w:sz w:val="22"/>
                <w:szCs w:val="22"/>
              </w:rPr>
              <w:tab/>
            </w:r>
            <w:r w:rsidR="00F7780F" w:rsidRPr="007327C4">
              <w:rPr>
                <w:rStyle w:val="Hyperlink"/>
                <w:noProof/>
              </w:rPr>
              <w:t>Temporal information</w:t>
            </w:r>
            <w:r w:rsidR="00F7780F">
              <w:rPr>
                <w:noProof/>
                <w:webHidden/>
              </w:rPr>
              <w:tab/>
            </w:r>
            <w:r w:rsidR="00F7780F">
              <w:rPr>
                <w:noProof/>
                <w:webHidden/>
              </w:rPr>
              <w:fldChar w:fldCharType="begin"/>
            </w:r>
            <w:r w:rsidR="00F7780F">
              <w:rPr>
                <w:noProof/>
                <w:webHidden/>
              </w:rPr>
              <w:instrText xml:space="preserve"> PAGEREF _Toc51406910 \h </w:instrText>
            </w:r>
            <w:r w:rsidR="00F7780F">
              <w:rPr>
                <w:noProof/>
                <w:webHidden/>
              </w:rPr>
            </w:r>
            <w:r w:rsidR="00F7780F">
              <w:rPr>
                <w:noProof/>
                <w:webHidden/>
              </w:rPr>
              <w:fldChar w:fldCharType="separate"/>
            </w:r>
            <w:r w:rsidR="00F7780F">
              <w:rPr>
                <w:noProof/>
                <w:webHidden/>
              </w:rPr>
              <w:t>20</w:t>
            </w:r>
            <w:r w:rsidR="00F7780F">
              <w:rPr>
                <w:noProof/>
                <w:webHidden/>
              </w:rPr>
              <w:fldChar w:fldCharType="end"/>
            </w:r>
          </w:hyperlink>
        </w:p>
        <w:p w14:paraId="020F329B" w14:textId="2FD7BDAC" w:rsidR="00F7780F" w:rsidRDefault="00435CE9">
          <w:pPr>
            <w:pStyle w:val="TOC3"/>
            <w:tabs>
              <w:tab w:val="left" w:pos="1320"/>
              <w:tab w:val="right" w:leader="dot" w:pos="9350"/>
            </w:tabs>
            <w:rPr>
              <w:rFonts w:asciiTheme="minorHAnsi" w:hAnsiTheme="minorHAnsi" w:cstheme="minorBidi"/>
              <w:noProof/>
            </w:rPr>
          </w:pPr>
          <w:hyperlink w:anchor="_Toc51406911" w:history="1">
            <w:r w:rsidR="00F7780F" w:rsidRPr="007327C4">
              <w:rPr>
                <w:rStyle w:val="Hyperlink"/>
                <w:noProof/>
              </w:rPr>
              <w:t>2.6.1.</w:t>
            </w:r>
            <w:r w:rsidR="00F7780F">
              <w:rPr>
                <w:rFonts w:asciiTheme="minorHAnsi" w:hAnsiTheme="minorHAnsi" w:cstheme="minorBidi"/>
                <w:noProof/>
              </w:rPr>
              <w:tab/>
            </w:r>
            <w:r w:rsidR="00F7780F" w:rsidRPr="007327C4">
              <w:rPr>
                <w:rStyle w:val="Hyperlink"/>
                <w:noProof/>
                <w:shd w:val="clear" w:color="auto" w:fill="FFFFFF"/>
              </w:rPr>
              <w:t>Optical flow</w:t>
            </w:r>
            <w:r w:rsidR="00F7780F">
              <w:rPr>
                <w:noProof/>
                <w:webHidden/>
              </w:rPr>
              <w:tab/>
            </w:r>
            <w:r w:rsidR="00F7780F">
              <w:rPr>
                <w:noProof/>
                <w:webHidden/>
              </w:rPr>
              <w:fldChar w:fldCharType="begin"/>
            </w:r>
            <w:r w:rsidR="00F7780F">
              <w:rPr>
                <w:noProof/>
                <w:webHidden/>
              </w:rPr>
              <w:instrText xml:space="preserve"> PAGEREF _Toc51406911 \h </w:instrText>
            </w:r>
            <w:r w:rsidR="00F7780F">
              <w:rPr>
                <w:noProof/>
                <w:webHidden/>
              </w:rPr>
            </w:r>
            <w:r w:rsidR="00F7780F">
              <w:rPr>
                <w:noProof/>
                <w:webHidden/>
              </w:rPr>
              <w:fldChar w:fldCharType="separate"/>
            </w:r>
            <w:r w:rsidR="00F7780F">
              <w:rPr>
                <w:noProof/>
                <w:webHidden/>
              </w:rPr>
              <w:t>20</w:t>
            </w:r>
            <w:r w:rsidR="00F7780F">
              <w:rPr>
                <w:noProof/>
                <w:webHidden/>
              </w:rPr>
              <w:fldChar w:fldCharType="end"/>
            </w:r>
          </w:hyperlink>
        </w:p>
        <w:p w14:paraId="1C151D68" w14:textId="74E55607" w:rsidR="00F7780F" w:rsidRDefault="00435CE9">
          <w:pPr>
            <w:pStyle w:val="TOC3"/>
            <w:tabs>
              <w:tab w:val="left" w:pos="1320"/>
              <w:tab w:val="right" w:leader="dot" w:pos="9350"/>
            </w:tabs>
            <w:rPr>
              <w:rFonts w:asciiTheme="minorHAnsi" w:hAnsiTheme="minorHAnsi" w:cstheme="minorBidi"/>
              <w:noProof/>
            </w:rPr>
          </w:pPr>
          <w:hyperlink w:anchor="_Toc51406912" w:history="1">
            <w:r w:rsidR="00F7780F" w:rsidRPr="007327C4">
              <w:rPr>
                <w:rStyle w:val="Hyperlink"/>
                <w:noProof/>
              </w:rPr>
              <w:t>2.6.2.</w:t>
            </w:r>
            <w:r w:rsidR="00F7780F">
              <w:rPr>
                <w:rFonts w:asciiTheme="minorHAnsi" w:hAnsiTheme="minorHAnsi" w:cstheme="minorBidi"/>
                <w:noProof/>
              </w:rPr>
              <w:tab/>
            </w:r>
            <w:r w:rsidR="00F7780F" w:rsidRPr="007327C4">
              <w:rPr>
                <w:rStyle w:val="Hyperlink"/>
                <w:noProof/>
              </w:rPr>
              <w:t>Pose estimation</w:t>
            </w:r>
            <w:r w:rsidR="00F7780F">
              <w:rPr>
                <w:noProof/>
                <w:webHidden/>
              </w:rPr>
              <w:tab/>
            </w:r>
            <w:r w:rsidR="00F7780F">
              <w:rPr>
                <w:noProof/>
                <w:webHidden/>
              </w:rPr>
              <w:fldChar w:fldCharType="begin"/>
            </w:r>
            <w:r w:rsidR="00F7780F">
              <w:rPr>
                <w:noProof/>
                <w:webHidden/>
              </w:rPr>
              <w:instrText xml:space="preserve"> PAGEREF _Toc51406912 \h </w:instrText>
            </w:r>
            <w:r w:rsidR="00F7780F">
              <w:rPr>
                <w:noProof/>
                <w:webHidden/>
              </w:rPr>
            </w:r>
            <w:r w:rsidR="00F7780F">
              <w:rPr>
                <w:noProof/>
                <w:webHidden/>
              </w:rPr>
              <w:fldChar w:fldCharType="separate"/>
            </w:r>
            <w:r w:rsidR="00F7780F">
              <w:rPr>
                <w:noProof/>
                <w:webHidden/>
              </w:rPr>
              <w:t>21</w:t>
            </w:r>
            <w:r w:rsidR="00F7780F">
              <w:rPr>
                <w:noProof/>
                <w:webHidden/>
              </w:rPr>
              <w:fldChar w:fldCharType="end"/>
            </w:r>
          </w:hyperlink>
        </w:p>
        <w:p w14:paraId="7115E1FE" w14:textId="1DF40E1D" w:rsidR="00F7780F" w:rsidRDefault="00435CE9">
          <w:pPr>
            <w:pStyle w:val="TOC3"/>
            <w:tabs>
              <w:tab w:val="left" w:pos="1320"/>
              <w:tab w:val="right" w:leader="dot" w:pos="9350"/>
            </w:tabs>
            <w:rPr>
              <w:rFonts w:asciiTheme="minorHAnsi" w:hAnsiTheme="minorHAnsi" w:cstheme="minorBidi"/>
              <w:noProof/>
            </w:rPr>
          </w:pPr>
          <w:hyperlink w:anchor="_Toc51406913" w:history="1">
            <w:r w:rsidR="00F7780F" w:rsidRPr="007327C4">
              <w:rPr>
                <w:rStyle w:val="Hyperlink"/>
                <w:noProof/>
              </w:rPr>
              <w:t>2.6.3.</w:t>
            </w:r>
            <w:r w:rsidR="00F7780F">
              <w:rPr>
                <w:rFonts w:asciiTheme="minorHAnsi" w:hAnsiTheme="minorHAnsi" w:cstheme="minorBidi"/>
                <w:noProof/>
              </w:rPr>
              <w:tab/>
            </w:r>
            <w:r w:rsidR="00F7780F" w:rsidRPr="007327C4">
              <w:rPr>
                <w:rStyle w:val="Hyperlink"/>
                <w:noProof/>
              </w:rPr>
              <w:t>3D convolutional tensor</w:t>
            </w:r>
            <w:r w:rsidR="00F7780F">
              <w:rPr>
                <w:noProof/>
                <w:webHidden/>
              </w:rPr>
              <w:tab/>
            </w:r>
            <w:r w:rsidR="00F7780F">
              <w:rPr>
                <w:noProof/>
                <w:webHidden/>
              </w:rPr>
              <w:fldChar w:fldCharType="begin"/>
            </w:r>
            <w:r w:rsidR="00F7780F">
              <w:rPr>
                <w:noProof/>
                <w:webHidden/>
              </w:rPr>
              <w:instrText xml:space="preserve"> PAGEREF _Toc51406913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6F8BBB7E" w14:textId="7F8188F5" w:rsidR="00F7780F" w:rsidRDefault="00435CE9">
          <w:pPr>
            <w:pStyle w:val="TOC3"/>
            <w:tabs>
              <w:tab w:val="left" w:pos="1320"/>
              <w:tab w:val="right" w:leader="dot" w:pos="9350"/>
            </w:tabs>
            <w:rPr>
              <w:rFonts w:asciiTheme="minorHAnsi" w:hAnsiTheme="minorHAnsi" w:cstheme="minorBidi"/>
              <w:noProof/>
            </w:rPr>
          </w:pPr>
          <w:hyperlink w:anchor="_Toc51406914" w:history="1">
            <w:r w:rsidR="00F7780F" w:rsidRPr="007327C4">
              <w:rPr>
                <w:rStyle w:val="Hyperlink"/>
                <w:noProof/>
              </w:rPr>
              <w:t>2.6.4.</w:t>
            </w:r>
            <w:r w:rsidR="00F7780F">
              <w:rPr>
                <w:rFonts w:asciiTheme="minorHAnsi" w:hAnsiTheme="minorHAnsi" w:cstheme="minorBidi"/>
                <w:noProof/>
              </w:rPr>
              <w:tab/>
            </w:r>
            <w:r w:rsidR="00F7780F" w:rsidRPr="007327C4">
              <w:rPr>
                <w:rStyle w:val="Hyperlink"/>
                <w:noProof/>
              </w:rPr>
              <w:t>Recurrent temporal</w:t>
            </w:r>
            <w:r w:rsidR="00F7780F">
              <w:rPr>
                <w:noProof/>
                <w:webHidden/>
              </w:rPr>
              <w:tab/>
            </w:r>
            <w:r w:rsidR="00F7780F">
              <w:rPr>
                <w:noProof/>
                <w:webHidden/>
              </w:rPr>
              <w:fldChar w:fldCharType="begin"/>
            </w:r>
            <w:r w:rsidR="00F7780F">
              <w:rPr>
                <w:noProof/>
                <w:webHidden/>
              </w:rPr>
              <w:instrText xml:space="preserve"> PAGEREF _Toc51406914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5EA4B21B" w14:textId="399F56FE"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15" w:history="1">
            <w:r w:rsidR="00F7780F" w:rsidRPr="007327C4">
              <w:rPr>
                <w:rStyle w:val="Hyperlink"/>
                <w:noProof/>
              </w:rPr>
              <w:t>2.7.</w:t>
            </w:r>
            <w:r w:rsidR="00F7780F">
              <w:rPr>
                <w:rFonts w:asciiTheme="minorHAnsi" w:eastAsiaTheme="minorEastAsia" w:hAnsiTheme="minorHAnsi" w:cstheme="minorBidi"/>
                <w:noProof/>
                <w:sz w:val="22"/>
                <w:szCs w:val="22"/>
              </w:rPr>
              <w:tab/>
            </w:r>
            <w:r w:rsidR="00F7780F" w:rsidRPr="007327C4">
              <w:rPr>
                <w:rStyle w:val="Hyperlink"/>
                <w:noProof/>
              </w:rPr>
              <w:t>Recent works on Spatio-temporal information</w:t>
            </w:r>
            <w:r w:rsidR="00F7780F">
              <w:rPr>
                <w:noProof/>
                <w:webHidden/>
              </w:rPr>
              <w:tab/>
            </w:r>
            <w:r w:rsidR="00F7780F">
              <w:rPr>
                <w:noProof/>
                <w:webHidden/>
              </w:rPr>
              <w:fldChar w:fldCharType="begin"/>
            </w:r>
            <w:r w:rsidR="00F7780F">
              <w:rPr>
                <w:noProof/>
                <w:webHidden/>
              </w:rPr>
              <w:instrText xml:space="preserve"> PAGEREF _Toc51406915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6F518DD9" w14:textId="4E8125C9"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16" w:history="1">
            <w:r w:rsidR="00F7780F" w:rsidRPr="007327C4">
              <w:rPr>
                <w:rStyle w:val="Hyperlink"/>
                <w:noProof/>
              </w:rPr>
              <w:t>2.8.</w:t>
            </w:r>
            <w:r w:rsidR="00F7780F">
              <w:rPr>
                <w:rFonts w:asciiTheme="minorHAnsi" w:eastAsiaTheme="minorEastAsia" w:hAnsiTheme="minorHAnsi" w:cstheme="minorBidi"/>
                <w:noProof/>
                <w:sz w:val="22"/>
                <w:szCs w:val="22"/>
              </w:rPr>
              <w:tab/>
            </w:r>
            <w:r w:rsidR="00F7780F" w:rsidRPr="007327C4">
              <w:rPr>
                <w:rStyle w:val="Hyperlink"/>
                <w:noProof/>
              </w:rPr>
              <w:t>Recent work summary</w:t>
            </w:r>
            <w:r w:rsidR="00F7780F">
              <w:rPr>
                <w:noProof/>
                <w:webHidden/>
              </w:rPr>
              <w:tab/>
            </w:r>
            <w:r w:rsidR="00F7780F">
              <w:rPr>
                <w:noProof/>
                <w:webHidden/>
              </w:rPr>
              <w:fldChar w:fldCharType="begin"/>
            </w:r>
            <w:r w:rsidR="00F7780F">
              <w:rPr>
                <w:noProof/>
                <w:webHidden/>
              </w:rPr>
              <w:instrText xml:space="preserve"> PAGEREF _Toc51406916 \h </w:instrText>
            </w:r>
            <w:r w:rsidR="00F7780F">
              <w:rPr>
                <w:noProof/>
                <w:webHidden/>
              </w:rPr>
            </w:r>
            <w:r w:rsidR="00F7780F">
              <w:rPr>
                <w:noProof/>
                <w:webHidden/>
              </w:rPr>
              <w:fldChar w:fldCharType="separate"/>
            </w:r>
            <w:r w:rsidR="00F7780F">
              <w:rPr>
                <w:noProof/>
                <w:webHidden/>
              </w:rPr>
              <w:t>24</w:t>
            </w:r>
            <w:r w:rsidR="00F7780F">
              <w:rPr>
                <w:noProof/>
                <w:webHidden/>
              </w:rPr>
              <w:fldChar w:fldCharType="end"/>
            </w:r>
          </w:hyperlink>
        </w:p>
        <w:p w14:paraId="26BBA815" w14:textId="106D236B" w:rsidR="00F7780F" w:rsidRDefault="00435CE9">
          <w:pPr>
            <w:pStyle w:val="TOC1"/>
            <w:tabs>
              <w:tab w:val="left" w:pos="440"/>
              <w:tab w:val="right" w:leader="dot" w:pos="9350"/>
            </w:tabs>
            <w:rPr>
              <w:rFonts w:asciiTheme="minorHAnsi" w:eastAsiaTheme="minorEastAsia" w:hAnsiTheme="minorHAnsi" w:cstheme="minorBidi"/>
              <w:noProof/>
              <w:sz w:val="22"/>
              <w:szCs w:val="22"/>
            </w:rPr>
          </w:pPr>
          <w:hyperlink w:anchor="_Toc51406917" w:history="1">
            <w:r w:rsidR="00F7780F" w:rsidRPr="007327C4">
              <w:rPr>
                <w:rStyle w:val="Hyperlink"/>
                <w:noProof/>
              </w:rPr>
              <w:t>3.</w:t>
            </w:r>
            <w:r w:rsidR="00F7780F">
              <w:rPr>
                <w:rFonts w:asciiTheme="minorHAnsi" w:eastAsiaTheme="minorEastAsia" w:hAnsiTheme="minorHAnsi" w:cstheme="minorBidi"/>
                <w:noProof/>
                <w:sz w:val="22"/>
                <w:szCs w:val="22"/>
              </w:rPr>
              <w:tab/>
            </w:r>
            <w:r w:rsidR="00F7780F" w:rsidRPr="007327C4">
              <w:rPr>
                <w:rStyle w:val="Hyperlink"/>
                <w:noProof/>
              </w:rPr>
              <w:t>Materials and Methods</w:t>
            </w:r>
            <w:r w:rsidR="00F7780F">
              <w:rPr>
                <w:noProof/>
                <w:webHidden/>
              </w:rPr>
              <w:tab/>
            </w:r>
            <w:r w:rsidR="00F7780F">
              <w:rPr>
                <w:noProof/>
                <w:webHidden/>
              </w:rPr>
              <w:fldChar w:fldCharType="begin"/>
            </w:r>
            <w:r w:rsidR="00F7780F">
              <w:rPr>
                <w:noProof/>
                <w:webHidden/>
              </w:rPr>
              <w:instrText xml:space="preserve"> PAGEREF _Toc51406917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082BF6FD" w14:textId="2E438A2C"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18" w:history="1">
            <w:r w:rsidR="00F7780F" w:rsidRPr="007327C4">
              <w:rPr>
                <w:rStyle w:val="Hyperlink"/>
                <w:noProof/>
              </w:rPr>
              <w:t>3.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18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19AEF4B8" w14:textId="692E402C"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19" w:history="1">
            <w:r w:rsidR="00F7780F" w:rsidRPr="007327C4">
              <w:rPr>
                <w:rStyle w:val="Hyperlink"/>
                <w:noProof/>
              </w:rPr>
              <w:t>3.2.</w:t>
            </w:r>
            <w:r w:rsidR="00F7780F">
              <w:rPr>
                <w:rFonts w:asciiTheme="minorHAnsi" w:eastAsiaTheme="minorEastAsia" w:hAnsiTheme="minorHAnsi" w:cstheme="minorBidi"/>
                <w:noProof/>
                <w:sz w:val="22"/>
                <w:szCs w:val="22"/>
              </w:rPr>
              <w:tab/>
            </w:r>
            <w:r w:rsidR="00F7780F" w:rsidRPr="007327C4">
              <w:rPr>
                <w:rStyle w:val="Hyperlink"/>
                <w:noProof/>
              </w:rPr>
              <w:t>Dataset</w:t>
            </w:r>
            <w:r w:rsidR="00F7780F">
              <w:rPr>
                <w:noProof/>
                <w:webHidden/>
              </w:rPr>
              <w:tab/>
            </w:r>
            <w:r w:rsidR="00F7780F">
              <w:rPr>
                <w:noProof/>
                <w:webHidden/>
              </w:rPr>
              <w:fldChar w:fldCharType="begin"/>
            </w:r>
            <w:r w:rsidR="00F7780F">
              <w:rPr>
                <w:noProof/>
                <w:webHidden/>
              </w:rPr>
              <w:instrText xml:space="preserve"> PAGEREF _Toc51406919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67EF0225" w14:textId="0699B2B8"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20" w:history="1">
            <w:r w:rsidR="00F7780F" w:rsidRPr="007327C4">
              <w:rPr>
                <w:rStyle w:val="Hyperlink"/>
                <w:noProof/>
              </w:rPr>
              <w:t>3.3.</w:t>
            </w:r>
            <w:r w:rsidR="00F7780F">
              <w:rPr>
                <w:rFonts w:asciiTheme="minorHAnsi" w:eastAsiaTheme="minorEastAsia" w:hAnsiTheme="minorHAnsi" w:cstheme="minorBidi"/>
                <w:noProof/>
                <w:sz w:val="22"/>
                <w:szCs w:val="22"/>
              </w:rPr>
              <w:tab/>
            </w:r>
            <w:r w:rsidR="00F7780F" w:rsidRPr="007327C4">
              <w:rPr>
                <w:rStyle w:val="Hyperlink"/>
                <w:noProof/>
              </w:rPr>
              <w:t>Development tools</w:t>
            </w:r>
            <w:r w:rsidR="00F7780F">
              <w:rPr>
                <w:noProof/>
                <w:webHidden/>
              </w:rPr>
              <w:tab/>
            </w:r>
            <w:r w:rsidR="00F7780F">
              <w:rPr>
                <w:noProof/>
                <w:webHidden/>
              </w:rPr>
              <w:fldChar w:fldCharType="begin"/>
            </w:r>
            <w:r w:rsidR="00F7780F">
              <w:rPr>
                <w:noProof/>
                <w:webHidden/>
              </w:rPr>
              <w:instrText xml:space="preserve"> PAGEREF _Toc51406920 \h </w:instrText>
            </w:r>
            <w:r w:rsidR="00F7780F">
              <w:rPr>
                <w:noProof/>
                <w:webHidden/>
              </w:rPr>
            </w:r>
            <w:r w:rsidR="00F7780F">
              <w:rPr>
                <w:noProof/>
                <w:webHidden/>
              </w:rPr>
              <w:fldChar w:fldCharType="separate"/>
            </w:r>
            <w:r w:rsidR="00F7780F">
              <w:rPr>
                <w:noProof/>
                <w:webHidden/>
              </w:rPr>
              <w:t>31</w:t>
            </w:r>
            <w:r w:rsidR="00F7780F">
              <w:rPr>
                <w:noProof/>
                <w:webHidden/>
              </w:rPr>
              <w:fldChar w:fldCharType="end"/>
            </w:r>
          </w:hyperlink>
        </w:p>
        <w:p w14:paraId="57323456" w14:textId="18B27BA8"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21" w:history="1">
            <w:r w:rsidR="00F7780F" w:rsidRPr="007327C4">
              <w:rPr>
                <w:rStyle w:val="Hyperlink"/>
                <w:noProof/>
              </w:rPr>
              <w:t>3.4.</w:t>
            </w:r>
            <w:r w:rsidR="00F7780F">
              <w:rPr>
                <w:rFonts w:asciiTheme="minorHAnsi" w:eastAsiaTheme="minorEastAsia" w:hAnsiTheme="minorHAnsi" w:cstheme="minorBidi"/>
                <w:noProof/>
                <w:sz w:val="22"/>
                <w:szCs w:val="22"/>
              </w:rPr>
              <w:tab/>
            </w:r>
            <w:r w:rsidR="00F7780F" w:rsidRPr="007327C4">
              <w:rPr>
                <w:rStyle w:val="Hyperlink"/>
                <w:noProof/>
              </w:rPr>
              <w:t>Design tools</w:t>
            </w:r>
            <w:r w:rsidR="00F7780F">
              <w:rPr>
                <w:noProof/>
                <w:webHidden/>
              </w:rPr>
              <w:tab/>
            </w:r>
            <w:r w:rsidR="00F7780F">
              <w:rPr>
                <w:noProof/>
                <w:webHidden/>
              </w:rPr>
              <w:fldChar w:fldCharType="begin"/>
            </w:r>
            <w:r w:rsidR="00F7780F">
              <w:rPr>
                <w:noProof/>
                <w:webHidden/>
              </w:rPr>
              <w:instrText xml:space="preserve"> PAGEREF _Toc51406921 \h </w:instrText>
            </w:r>
            <w:r w:rsidR="00F7780F">
              <w:rPr>
                <w:noProof/>
                <w:webHidden/>
              </w:rPr>
            </w:r>
            <w:r w:rsidR="00F7780F">
              <w:rPr>
                <w:noProof/>
                <w:webHidden/>
              </w:rPr>
              <w:fldChar w:fldCharType="separate"/>
            </w:r>
            <w:r w:rsidR="00F7780F">
              <w:rPr>
                <w:noProof/>
                <w:webHidden/>
              </w:rPr>
              <w:t>31</w:t>
            </w:r>
            <w:r w:rsidR="00F7780F">
              <w:rPr>
                <w:noProof/>
                <w:webHidden/>
              </w:rPr>
              <w:fldChar w:fldCharType="end"/>
            </w:r>
          </w:hyperlink>
        </w:p>
        <w:p w14:paraId="3C0E9A7D" w14:textId="51DF89BF"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22" w:history="1">
            <w:r w:rsidR="00F7780F" w:rsidRPr="007327C4">
              <w:rPr>
                <w:rStyle w:val="Hyperlink"/>
                <w:noProof/>
              </w:rPr>
              <w:t>3.5.</w:t>
            </w:r>
            <w:r w:rsidR="00F7780F">
              <w:rPr>
                <w:rFonts w:asciiTheme="minorHAnsi" w:eastAsiaTheme="minorEastAsia" w:hAnsiTheme="minorHAnsi" w:cstheme="minorBidi"/>
                <w:noProof/>
                <w:sz w:val="22"/>
                <w:szCs w:val="22"/>
              </w:rPr>
              <w:tab/>
            </w:r>
            <w:r w:rsidR="00F7780F" w:rsidRPr="007327C4">
              <w:rPr>
                <w:rStyle w:val="Hyperlink"/>
                <w:noProof/>
              </w:rPr>
              <w:t>Prototype development framework</w:t>
            </w:r>
            <w:r w:rsidR="00F7780F">
              <w:rPr>
                <w:noProof/>
                <w:webHidden/>
              </w:rPr>
              <w:tab/>
            </w:r>
            <w:r w:rsidR="00F7780F">
              <w:rPr>
                <w:noProof/>
                <w:webHidden/>
              </w:rPr>
              <w:fldChar w:fldCharType="begin"/>
            </w:r>
            <w:r w:rsidR="00F7780F">
              <w:rPr>
                <w:noProof/>
                <w:webHidden/>
              </w:rPr>
              <w:instrText xml:space="preserve"> PAGEREF _Toc51406922 \h </w:instrText>
            </w:r>
            <w:r w:rsidR="00F7780F">
              <w:rPr>
                <w:noProof/>
                <w:webHidden/>
              </w:rPr>
            </w:r>
            <w:r w:rsidR="00F7780F">
              <w:rPr>
                <w:noProof/>
                <w:webHidden/>
              </w:rPr>
              <w:fldChar w:fldCharType="separate"/>
            </w:r>
            <w:r w:rsidR="00F7780F">
              <w:rPr>
                <w:noProof/>
                <w:webHidden/>
              </w:rPr>
              <w:t>32</w:t>
            </w:r>
            <w:r w:rsidR="00F7780F">
              <w:rPr>
                <w:noProof/>
                <w:webHidden/>
              </w:rPr>
              <w:fldChar w:fldCharType="end"/>
            </w:r>
          </w:hyperlink>
        </w:p>
        <w:p w14:paraId="17497FAF" w14:textId="1290E8B2" w:rsidR="00F7780F" w:rsidRDefault="00435CE9">
          <w:pPr>
            <w:pStyle w:val="TOC3"/>
            <w:tabs>
              <w:tab w:val="left" w:pos="1320"/>
              <w:tab w:val="right" w:leader="dot" w:pos="9350"/>
            </w:tabs>
            <w:rPr>
              <w:rFonts w:asciiTheme="minorHAnsi" w:hAnsiTheme="minorHAnsi" w:cstheme="minorBidi"/>
              <w:noProof/>
            </w:rPr>
          </w:pPr>
          <w:hyperlink w:anchor="_Toc51406923" w:history="1">
            <w:r w:rsidR="00F7780F" w:rsidRPr="007327C4">
              <w:rPr>
                <w:rStyle w:val="Hyperlink"/>
                <w:noProof/>
              </w:rPr>
              <w:t>3.5.1.</w:t>
            </w:r>
            <w:r w:rsidR="00F7780F">
              <w:rPr>
                <w:rFonts w:asciiTheme="minorHAnsi" w:hAnsiTheme="minorHAnsi" w:cstheme="minorBidi"/>
                <w:noProof/>
              </w:rPr>
              <w:tab/>
            </w:r>
            <w:r w:rsidR="00F7780F" w:rsidRPr="007327C4">
              <w:rPr>
                <w:rStyle w:val="Hyperlink"/>
                <w:noProof/>
              </w:rPr>
              <w:t>TensorFlow</w:t>
            </w:r>
            <w:r w:rsidR="00F7780F">
              <w:rPr>
                <w:noProof/>
                <w:webHidden/>
              </w:rPr>
              <w:tab/>
            </w:r>
            <w:r w:rsidR="00F7780F">
              <w:rPr>
                <w:noProof/>
                <w:webHidden/>
              </w:rPr>
              <w:fldChar w:fldCharType="begin"/>
            </w:r>
            <w:r w:rsidR="00F7780F">
              <w:rPr>
                <w:noProof/>
                <w:webHidden/>
              </w:rPr>
              <w:instrText xml:space="preserve"> PAGEREF _Toc51406923 \h </w:instrText>
            </w:r>
            <w:r w:rsidR="00F7780F">
              <w:rPr>
                <w:noProof/>
                <w:webHidden/>
              </w:rPr>
            </w:r>
            <w:r w:rsidR="00F7780F">
              <w:rPr>
                <w:noProof/>
                <w:webHidden/>
              </w:rPr>
              <w:fldChar w:fldCharType="separate"/>
            </w:r>
            <w:r w:rsidR="00F7780F">
              <w:rPr>
                <w:noProof/>
                <w:webHidden/>
              </w:rPr>
              <w:t>32</w:t>
            </w:r>
            <w:r w:rsidR="00F7780F">
              <w:rPr>
                <w:noProof/>
                <w:webHidden/>
              </w:rPr>
              <w:fldChar w:fldCharType="end"/>
            </w:r>
          </w:hyperlink>
        </w:p>
        <w:p w14:paraId="79B420FB" w14:textId="6F16C453" w:rsidR="00F7780F" w:rsidRDefault="00435CE9">
          <w:pPr>
            <w:pStyle w:val="TOC3"/>
            <w:tabs>
              <w:tab w:val="left" w:pos="1320"/>
              <w:tab w:val="right" w:leader="dot" w:pos="9350"/>
            </w:tabs>
            <w:rPr>
              <w:rFonts w:asciiTheme="minorHAnsi" w:hAnsiTheme="minorHAnsi" w:cstheme="minorBidi"/>
              <w:noProof/>
            </w:rPr>
          </w:pPr>
          <w:hyperlink w:anchor="_Toc51406924" w:history="1">
            <w:r w:rsidR="00F7780F" w:rsidRPr="007327C4">
              <w:rPr>
                <w:rStyle w:val="Hyperlink"/>
                <w:noProof/>
              </w:rPr>
              <w:t>3.5.2.</w:t>
            </w:r>
            <w:r w:rsidR="00F7780F">
              <w:rPr>
                <w:rFonts w:asciiTheme="minorHAnsi" w:hAnsiTheme="minorHAnsi" w:cstheme="minorBidi"/>
                <w:noProof/>
              </w:rPr>
              <w:tab/>
            </w:r>
            <w:r w:rsidR="00F7780F" w:rsidRPr="007327C4">
              <w:rPr>
                <w:rStyle w:val="Hyperlink"/>
                <w:noProof/>
              </w:rPr>
              <w:t>Keras</w:t>
            </w:r>
            <w:r w:rsidR="00F7780F">
              <w:rPr>
                <w:noProof/>
                <w:webHidden/>
              </w:rPr>
              <w:tab/>
            </w:r>
            <w:r w:rsidR="00F7780F">
              <w:rPr>
                <w:noProof/>
                <w:webHidden/>
              </w:rPr>
              <w:fldChar w:fldCharType="begin"/>
            </w:r>
            <w:r w:rsidR="00F7780F">
              <w:rPr>
                <w:noProof/>
                <w:webHidden/>
              </w:rPr>
              <w:instrText xml:space="preserve"> PAGEREF _Toc51406924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0E62372C" w14:textId="1390DFBE" w:rsidR="00F7780F" w:rsidRDefault="00435CE9">
          <w:pPr>
            <w:pStyle w:val="TOC3"/>
            <w:tabs>
              <w:tab w:val="left" w:pos="1320"/>
              <w:tab w:val="right" w:leader="dot" w:pos="9350"/>
            </w:tabs>
            <w:rPr>
              <w:rFonts w:asciiTheme="minorHAnsi" w:hAnsiTheme="minorHAnsi" w:cstheme="minorBidi"/>
              <w:noProof/>
            </w:rPr>
          </w:pPr>
          <w:hyperlink w:anchor="_Toc51406925" w:history="1">
            <w:r w:rsidR="00F7780F" w:rsidRPr="007327C4">
              <w:rPr>
                <w:rStyle w:val="Hyperlink"/>
                <w:noProof/>
              </w:rPr>
              <w:t>3.5.3.</w:t>
            </w:r>
            <w:r w:rsidR="00F7780F">
              <w:rPr>
                <w:rFonts w:asciiTheme="minorHAnsi" w:hAnsiTheme="minorHAnsi" w:cstheme="minorBidi"/>
                <w:noProof/>
              </w:rPr>
              <w:tab/>
            </w:r>
            <w:r w:rsidR="00F7780F" w:rsidRPr="007327C4">
              <w:rPr>
                <w:rStyle w:val="Hyperlink"/>
                <w:noProof/>
              </w:rPr>
              <w:t>OpenCV</w:t>
            </w:r>
            <w:r w:rsidR="00F7780F">
              <w:rPr>
                <w:noProof/>
                <w:webHidden/>
              </w:rPr>
              <w:tab/>
            </w:r>
            <w:r w:rsidR="00F7780F">
              <w:rPr>
                <w:noProof/>
                <w:webHidden/>
              </w:rPr>
              <w:fldChar w:fldCharType="begin"/>
            </w:r>
            <w:r w:rsidR="00F7780F">
              <w:rPr>
                <w:noProof/>
                <w:webHidden/>
              </w:rPr>
              <w:instrText xml:space="preserve"> PAGEREF _Toc51406925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68EB3B5E" w14:textId="6B723D47" w:rsidR="00F7780F" w:rsidRDefault="00435CE9">
          <w:pPr>
            <w:pStyle w:val="TOC3"/>
            <w:tabs>
              <w:tab w:val="left" w:pos="1320"/>
              <w:tab w:val="right" w:leader="dot" w:pos="9350"/>
            </w:tabs>
            <w:rPr>
              <w:rFonts w:asciiTheme="minorHAnsi" w:hAnsiTheme="minorHAnsi" w:cstheme="minorBidi"/>
              <w:noProof/>
            </w:rPr>
          </w:pPr>
          <w:hyperlink w:anchor="_Toc51406926" w:history="1">
            <w:r w:rsidR="00F7780F" w:rsidRPr="007327C4">
              <w:rPr>
                <w:rStyle w:val="Hyperlink"/>
                <w:noProof/>
              </w:rPr>
              <w:t>3.5.4.</w:t>
            </w:r>
            <w:r w:rsidR="00F7780F">
              <w:rPr>
                <w:rFonts w:asciiTheme="minorHAnsi" w:hAnsiTheme="minorHAnsi" w:cstheme="minorBidi"/>
                <w:noProof/>
              </w:rPr>
              <w:tab/>
            </w:r>
            <w:r w:rsidR="00F7780F" w:rsidRPr="007327C4">
              <w:rPr>
                <w:rStyle w:val="Hyperlink"/>
                <w:noProof/>
              </w:rPr>
              <w:t>MATLAB Deep Network Designer</w:t>
            </w:r>
            <w:r w:rsidR="00F7780F">
              <w:rPr>
                <w:noProof/>
                <w:webHidden/>
              </w:rPr>
              <w:tab/>
            </w:r>
            <w:r w:rsidR="00F7780F">
              <w:rPr>
                <w:noProof/>
                <w:webHidden/>
              </w:rPr>
              <w:fldChar w:fldCharType="begin"/>
            </w:r>
            <w:r w:rsidR="00F7780F">
              <w:rPr>
                <w:noProof/>
                <w:webHidden/>
              </w:rPr>
              <w:instrText xml:space="preserve"> PAGEREF _Toc51406926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235181AE" w14:textId="5BABAE74"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27" w:history="1">
            <w:r w:rsidR="00F7780F" w:rsidRPr="007327C4">
              <w:rPr>
                <w:rStyle w:val="Hyperlink"/>
                <w:noProof/>
              </w:rPr>
              <w:t>3.6.</w:t>
            </w:r>
            <w:r w:rsidR="00F7780F">
              <w:rPr>
                <w:rFonts w:asciiTheme="minorHAnsi" w:eastAsiaTheme="minorEastAsia" w:hAnsiTheme="minorHAnsi" w:cstheme="minorBidi"/>
                <w:noProof/>
                <w:sz w:val="22"/>
                <w:szCs w:val="22"/>
              </w:rPr>
              <w:tab/>
            </w:r>
            <w:r w:rsidR="00F7780F" w:rsidRPr="007327C4">
              <w:rPr>
                <w:rStyle w:val="Hyperlink"/>
                <w:noProof/>
              </w:rPr>
              <w:t>Baselines</w:t>
            </w:r>
            <w:r w:rsidR="00F7780F">
              <w:rPr>
                <w:noProof/>
                <w:webHidden/>
              </w:rPr>
              <w:tab/>
            </w:r>
            <w:r w:rsidR="00F7780F">
              <w:rPr>
                <w:noProof/>
                <w:webHidden/>
              </w:rPr>
              <w:fldChar w:fldCharType="begin"/>
            </w:r>
            <w:r w:rsidR="00F7780F">
              <w:rPr>
                <w:noProof/>
                <w:webHidden/>
              </w:rPr>
              <w:instrText xml:space="preserve"> PAGEREF _Toc51406927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08E8C5B5" w14:textId="2F11688A"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28" w:history="1">
            <w:r w:rsidR="00F7780F" w:rsidRPr="007327C4">
              <w:rPr>
                <w:rStyle w:val="Hyperlink"/>
                <w:noProof/>
              </w:rPr>
              <w:t>3.7.</w:t>
            </w:r>
            <w:r w:rsidR="00F7780F">
              <w:rPr>
                <w:rFonts w:asciiTheme="minorHAnsi" w:eastAsiaTheme="minorEastAsia" w:hAnsiTheme="minorHAnsi" w:cstheme="minorBidi"/>
                <w:noProof/>
                <w:sz w:val="22"/>
                <w:szCs w:val="22"/>
              </w:rPr>
              <w:tab/>
            </w:r>
            <w:r w:rsidR="00F7780F" w:rsidRPr="007327C4">
              <w:rPr>
                <w:rStyle w:val="Hyperlink"/>
                <w:noProof/>
              </w:rPr>
              <w:t>Evaluation methods</w:t>
            </w:r>
            <w:r w:rsidR="00F7780F">
              <w:rPr>
                <w:noProof/>
                <w:webHidden/>
              </w:rPr>
              <w:tab/>
            </w:r>
            <w:r w:rsidR="00F7780F">
              <w:rPr>
                <w:noProof/>
                <w:webHidden/>
              </w:rPr>
              <w:fldChar w:fldCharType="begin"/>
            </w:r>
            <w:r w:rsidR="00F7780F">
              <w:rPr>
                <w:noProof/>
                <w:webHidden/>
              </w:rPr>
              <w:instrText xml:space="preserve"> PAGEREF _Toc51406928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64F56DE5" w14:textId="01D2CDF5" w:rsidR="00F7780F" w:rsidRDefault="00435CE9">
          <w:pPr>
            <w:pStyle w:val="TOC3"/>
            <w:tabs>
              <w:tab w:val="left" w:pos="1320"/>
              <w:tab w:val="right" w:leader="dot" w:pos="9350"/>
            </w:tabs>
            <w:rPr>
              <w:rFonts w:asciiTheme="minorHAnsi" w:hAnsiTheme="minorHAnsi" w:cstheme="minorBidi"/>
              <w:noProof/>
            </w:rPr>
          </w:pPr>
          <w:hyperlink w:anchor="_Toc51406929" w:history="1">
            <w:r w:rsidR="00F7780F" w:rsidRPr="007327C4">
              <w:rPr>
                <w:rStyle w:val="Hyperlink"/>
                <w:noProof/>
              </w:rPr>
              <w:t>3.7.1.</w:t>
            </w:r>
            <w:r w:rsidR="00F7780F">
              <w:rPr>
                <w:rFonts w:asciiTheme="minorHAnsi" w:hAnsiTheme="minorHAnsi" w:cstheme="minorBidi"/>
                <w:noProof/>
              </w:rPr>
              <w:tab/>
            </w:r>
            <w:r w:rsidR="00E71545">
              <w:rPr>
                <w:rStyle w:val="Hyperlink"/>
                <w:noProof/>
              </w:rPr>
              <w:t>Human evaluation study</w:t>
            </w:r>
            <w:r w:rsidR="00F7780F">
              <w:rPr>
                <w:noProof/>
                <w:webHidden/>
              </w:rPr>
              <w:tab/>
            </w:r>
            <w:r w:rsidR="00F7780F">
              <w:rPr>
                <w:noProof/>
                <w:webHidden/>
              </w:rPr>
              <w:fldChar w:fldCharType="begin"/>
            </w:r>
            <w:r w:rsidR="00F7780F">
              <w:rPr>
                <w:noProof/>
                <w:webHidden/>
              </w:rPr>
              <w:instrText xml:space="preserve"> PAGEREF _Toc51406929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3685CC6C" w14:textId="38D99AA1" w:rsidR="00F7780F" w:rsidRDefault="00435CE9">
          <w:pPr>
            <w:pStyle w:val="TOC3"/>
            <w:tabs>
              <w:tab w:val="left" w:pos="1320"/>
              <w:tab w:val="right" w:leader="dot" w:pos="9350"/>
            </w:tabs>
            <w:rPr>
              <w:rFonts w:asciiTheme="minorHAnsi" w:hAnsiTheme="minorHAnsi" w:cstheme="minorBidi"/>
              <w:noProof/>
            </w:rPr>
          </w:pPr>
          <w:hyperlink w:anchor="_Toc51406930" w:history="1">
            <w:r w:rsidR="00F7780F" w:rsidRPr="007327C4">
              <w:rPr>
                <w:rStyle w:val="Hyperlink"/>
                <w:noProof/>
              </w:rPr>
              <w:t>3.7.2.</w:t>
            </w:r>
            <w:r w:rsidR="00F7780F">
              <w:rPr>
                <w:rFonts w:asciiTheme="minorHAnsi" w:hAnsiTheme="minorHAnsi" w:cstheme="minorBidi"/>
                <w:noProof/>
              </w:rPr>
              <w:tab/>
            </w:r>
            <w:r w:rsidR="00F7780F" w:rsidRPr="007327C4">
              <w:rPr>
                <w:rStyle w:val="Hyperlink"/>
                <w:noProof/>
              </w:rPr>
              <w:t>Inception score</w:t>
            </w:r>
            <w:r w:rsidR="00F7780F">
              <w:rPr>
                <w:noProof/>
                <w:webHidden/>
              </w:rPr>
              <w:tab/>
            </w:r>
            <w:r w:rsidR="00F7780F">
              <w:rPr>
                <w:noProof/>
                <w:webHidden/>
              </w:rPr>
              <w:fldChar w:fldCharType="begin"/>
            </w:r>
            <w:r w:rsidR="00F7780F">
              <w:rPr>
                <w:noProof/>
                <w:webHidden/>
              </w:rPr>
              <w:instrText xml:space="preserve"> PAGEREF _Toc51406930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46002A18" w14:textId="1317FF63" w:rsidR="00F7780F" w:rsidRDefault="00435CE9">
          <w:pPr>
            <w:pStyle w:val="TOC1"/>
            <w:tabs>
              <w:tab w:val="left" w:pos="440"/>
              <w:tab w:val="right" w:leader="dot" w:pos="9350"/>
            </w:tabs>
            <w:rPr>
              <w:rFonts w:asciiTheme="minorHAnsi" w:eastAsiaTheme="minorEastAsia" w:hAnsiTheme="minorHAnsi" w:cstheme="minorBidi"/>
              <w:noProof/>
              <w:sz w:val="22"/>
              <w:szCs w:val="22"/>
            </w:rPr>
          </w:pPr>
          <w:hyperlink w:anchor="_Toc51406931" w:history="1">
            <w:r w:rsidR="00F7780F" w:rsidRPr="007327C4">
              <w:rPr>
                <w:rStyle w:val="Hyperlink"/>
                <w:noProof/>
              </w:rPr>
              <w:t>4.</w:t>
            </w:r>
            <w:r w:rsidR="00F7780F">
              <w:rPr>
                <w:rFonts w:asciiTheme="minorHAnsi" w:eastAsiaTheme="minorEastAsia" w:hAnsiTheme="minorHAnsi" w:cstheme="minorBidi"/>
                <w:noProof/>
                <w:sz w:val="22"/>
                <w:szCs w:val="22"/>
              </w:rPr>
              <w:tab/>
            </w:r>
            <w:r w:rsidR="00F7780F" w:rsidRPr="007327C4">
              <w:rPr>
                <w:rStyle w:val="Hyperlink"/>
                <w:noProof/>
              </w:rPr>
              <w:t>Proposed work.</w:t>
            </w:r>
            <w:r w:rsidR="00F7780F">
              <w:rPr>
                <w:noProof/>
                <w:webHidden/>
              </w:rPr>
              <w:tab/>
            </w:r>
            <w:r w:rsidR="00F7780F">
              <w:rPr>
                <w:noProof/>
                <w:webHidden/>
              </w:rPr>
              <w:fldChar w:fldCharType="begin"/>
            </w:r>
            <w:r w:rsidR="00F7780F">
              <w:rPr>
                <w:noProof/>
                <w:webHidden/>
              </w:rPr>
              <w:instrText xml:space="preserve"> PAGEREF _Toc51406931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0F5BB2EA" w14:textId="31D05212"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32" w:history="1">
            <w:r w:rsidR="00F7780F" w:rsidRPr="007327C4">
              <w:rPr>
                <w:rStyle w:val="Hyperlink"/>
                <w:noProof/>
              </w:rPr>
              <w:t>4.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32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4BEB6677" w14:textId="19500686"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33" w:history="1">
            <w:r w:rsidR="00F7780F" w:rsidRPr="007327C4">
              <w:rPr>
                <w:rStyle w:val="Hyperlink"/>
                <w:noProof/>
              </w:rPr>
              <w:t>4.2.</w:t>
            </w:r>
            <w:r w:rsidR="00F7780F">
              <w:rPr>
                <w:rFonts w:asciiTheme="minorHAnsi" w:eastAsiaTheme="minorEastAsia" w:hAnsiTheme="minorHAnsi" w:cstheme="minorBidi"/>
                <w:noProof/>
                <w:sz w:val="22"/>
                <w:szCs w:val="22"/>
              </w:rPr>
              <w:tab/>
            </w:r>
            <w:r w:rsidR="00F7780F" w:rsidRPr="007327C4">
              <w:rPr>
                <w:rStyle w:val="Hyperlink"/>
                <w:noProof/>
              </w:rPr>
              <w:t>Model Architecture.</w:t>
            </w:r>
            <w:r w:rsidR="00F7780F">
              <w:rPr>
                <w:noProof/>
                <w:webHidden/>
              </w:rPr>
              <w:tab/>
            </w:r>
            <w:r w:rsidR="00F7780F">
              <w:rPr>
                <w:noProof/>
                <w:webHidden/>
              </w:rPr>
              <w:fldChar w:fldCharType="begin"/>
            </w:r>
            <w:r w:rsidR="00F7780F">
              <w:rPr>
                <w:noProof/>
                <w:webHidden/>
              </w:rPr>
              <w:instrText xml:space="preserve"> PAGEREF _Toc51406933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20C6CA8F" w14:textId="5359B018"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34" w:history="1">
            <w:r w:rsidR="00F7780F" w:rsidRPr="007327C4">
              <w:rPr>
                <w:rStyle w:val="Hyperlink"/>
                <w:noProof/>
              </w:rPr>
              <w:t>4.3.</w:t>
            </w:r>
            <w:r w:rsidR="00F7780F">
              <w:rPr>
                <w:rFonts w:asciiTheme="minorHAnsi" w:eastAsiaTheme="minorEastAsia" w:hAnsiTheme="minorHAnsi" w:cstheme="minorBidi"/>
                <w:noProof/>
                <w:sz w:val="22"/>
                <w:szCs w:val="22"/>
              </w:rPr>
              <w:tab/>
            </w:r>
            <w:r w:rsidR="00F7780F" w:rsidRPr="007327C4">
              <w:rPr>
                <w:rStyle w:val="Hyperlink"/>
                <w:noProof/>
              </w:rPr>
              <w:t>Proposed work</w:t>
            </w:r>
            <w:r w:rsidR="00F7780F">
              <w:rPr>
                <w:noProof/>
                <w:webHidden/>
              </w:rPr>
              <w:tab/>
            </w:r>
            <w:r w:rsidR="00F7780F">
              <w:rPr>
                <w:noProof/>
                <w:webHidden/>
              </w:rPr>
              <w:fldChar w:fldCharType="begin"/>
            </w:r>
            <w:r w:rsidR="00F7780F">
              <w:rPr>
                <w:noProof/>
                <w:webHidden/>
              </w:rPr>
              <w:instrText xml:space="preserve"> PAGEREF _Toc51406934 \h </w:instrText>
            </w:r>
            <w:r w:rsidR="00F7780F">
              <w:rPr>
                <w:noProof/>
                <w:webHidden/>
              </w:rPr>
            </w:r>
            <w:r w:rsidR="00F7780F">
              <w:rPr>
                <w:noProof/>
                <w:webHidden/>
              </w:rPr>
              <w:fldChar w:fldCharType="separate"/>
            </w:r>
            <w:r w:rsidR="00F7780F">
              <w:rPr>
                <w:noProof/>
                <w:webHidden/>
              </w:rPr>
              <w:t>37</w:t>
            </w:r>
            <w:r w:rsidR="00F7780F">
              <w:rPr>
                <w:noProof/>
                <w:webHidden/>
              </w:rPr>
              <w:fldChar w:fldCharType="end"/>
            </w:r>
          </w:hyperlink>
        </w:p>
        <w:p w14:paraId="055595F0" w14:textId="1608990A" w:rsidR="00F7780F" w:rsidRDefault="00435CE9">
          <w:pPr>
            <w:pStyle w:val="TOC3"/>
            <w:tabs>
              <w:tab w:val="left" w:pos="1320"/>
              <w:tab w:val="right" w:leader="dot" w:pos="9350"/>
            </w:tabs>
            <w:rPr>
              <w:rFonts w:asciiTheme="minorHAnsi" w:hAnsiTheme="minorHAnsi" w:cstheme="minorBidi"/>
              <w:noProof/>
            </w:rPr>
          </w:pPr>
          <w:hyperlink w:anchor="_Toc51406935" w:history="1">
            <w:r w:rsidR="00F7780F" w:rsidRPr="007327C4">
              <w:rPr>
                <w:rStyle w:val="Hyperlink"/>
                <w:noProof/>
              </w:rPr>
              <w:t>4.3.1.</w:t>
            </w:r>
            <w:r w:rsidR="00F7780F">
              <w:rPr>
                <w:rFonts w:asciiTheme="minorHAnsi" w:hAnsiTheme="minorHAnsi" w:cstheme="minorBidi"/>
                <w:noProof/>
              </w:rPr>
              <w:tab/>
            </w:r>
            <w:r w:rsidR="00F7780F" w:rsidRPr="007327C4">
              <w:rPr>
                <w:rStyle w:val="Hyperlink"/>
                <w:noProof/>
              </w:rPr>
              <w:t>Proposed Network Learning Function.</w:t>
            </w:r>
            <w:r w:rsidR="00F7780F">
              <w:rPr>
                <w:noProof/>
                <w:webHidden/>
              </w:rPr>
              <w:tab/>
            </w:r>
            <w:r w:rsidR="00F7780F">
              <w:rPr>
                <w:noProof/>
                <w:webHidden/>
              </w:rPr>
              <w:fldChar w:fldCharType="begin"/>
            </w:r>
            <w:r w:rsidR="00F7780F">
              <w:rPr>
                <w:noProof/>
                <w:webHidden/>
              </w:rPr>
              <w:instrText xml:space="preserve"> PAGEREF _Toc51406935 \h </w:instrText>
            </w:r>
            <w:r w:rsidR="00F7780F">
              <w:rPr>
                <w:noProof/>
                <w:webHidden/>
              </w:rPr>
            </w:r>
            <w:r w:rsidR="00F7780F">
              <w:rPr>
                <w:noProof/>
                <w:webHidden/>
              </w:rPr>
              <w:fldChar w:fldCharType="separate"/>
            </w:r>
            <w:r w:rsidR="00F7780F">
              <w:rPr>
                <w:noProof/>
                <w:webHidden/>
              </w:rPr>
              <w:t>37</w:t>
            </w:r>
            <w:r w:rsidR="00F7780F">
              <w:rPr>
                <w:noProof/>
                <w:webHidden/>
              </w:rPr>
              <w:fldChar w:fldCharType="end"/>
            </w:r>
          </w:hyperlink>
        </w:p>
        <w:p w14:paraId="3F65BE54" w14:textId="22CDD1A6" w:rsidR="00F7780F" w:rsidRDefault="00435CE9">
          <w:pPr>
            <w:pStyle w:val="TOC3"/>
            <w:tabs>
              <w:tab w:val="left" w:pos="1320"/>
              <w:tab w:val="right" w:leader="dot" w:pos="9350"/>
            </w:tabs>
            <w:rPr>
              <w:rFonts w:asciiTheme="minorHAnsi" w:hAnsiTheme="minorHAnsi" w:cstheme="minorBidi"/>
              <w:noProof/>
            </w:rPr>
          </w:pPr>
          <w:hyperlink w:anchor="_Toc51406936" w:history="1">
            <w:r w:rsidR="00F7780F" w:rsidRPr="007327C4">
              <w:rPr>
                <w:rStyle w:val="Hyperlink"/>
                <w:noProof/>
                <w:highlight w:val="yellow"/>
              </w:rPr>
              <w:t>4.3.2.</w:t>
            </w:r>
            <w:r w:rsidR="00F7780F">
              <w:rPr>
                <w:rFonts w:asciiTheme="minorHAnsi" w:hAnsiTheme="minorHAnsi" w:cstheme="minorBidi"/>
                <w:noProof/>
              </w:rPr>
              <w:tab/>
            </w:r>
            <w:r w:rsidR="00F7780F" w:rsidRPr="007327C4">
              <w:rPr>
                <w:rStyle w:val="Hyperlink"/>
                <w:noProof/>
                <w:highlight w:val="yellow"/>
              </w:rPr>
              <w:t>Temporal warping</w:t>
            </w:r>
            <w:r w:rsidR="00F7780F">
              <w:rPr>
                <w:noProof/>
                <w:webHidden/>
              </w:rPr>
              <w:tab/>
            </w:r>
            <w:r w:rsidR="00F7780F">
              <w:rPr>
                <w:noProof/>
                <w:webHidden/>
              </w:rPr>
              <w:fldChar w:fldCharType="begin"/>
            </w:r>
            <w:r w:rsidR="00F7780F">
              <w:rPr>
                <w:noProof/>
                <w:webHidden/>
              </w:rPr>
              <w:instrText xml:space="preserve"> PAGEREF _Toc51406936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3D436173" w14:textId="717DE9FA" w:rsidR="00F7780F" w:rsidRDefault="00435CE9">
          <w:pPr>
            <w:pStyle w:val="TOC3"/>
            <w:tabs>
              <w:tab w:val="left" w:pos="1320"/>
              <w:tab w:val="right" w:leader="dot" w:pos="9350"/>
            </w:tabs>
            <w:rPr>
              <w:rFonts w:asciiTheme="minorHAnsi" w:hAnsiTheme="minorHAnsi" w:cstheme="minorBidi"/>
              <w:noProof/>
            </w:rPr>
          </w:pPr>
          <w:hyperlink w:anchor="_Toc51406937" w:history="1">
            <w:r w:rsidR="00F7780F" w:rsidRPr="007327C4">
              <w:rPr>
                <w:rStyle w:val="Hyperlink"/>
                <w:noProof/>
              </w:rPr>
              <w:t>4.3.1.</w:t>
            </w:r>
            <w:r w:rsidR="00F7780F">
              <w:rPr>
                <w:rFonts w:asciiTheme="minorHAnsi" w:hAnsiTheme="minorHAnsi" w:cstheme="minorBidi"/>
                <w:noProof/>
              </w:rPr>
              <w:tab/>
            </w:r>
            <w:r w:rsidR="00F7780F" w:rsidRPr="007327C4">
              <w:rPr>
                <w:rStyle w:val="Hyperlink"/>
                <w:noProof/>
              </w:rPr>
              <w:t>Temporal Discriminator</w:t>
            </w:r>
            <w:r w:rsidR="00F7780F">
              <w:rPr>
                <w:noProof/>
                <w:webHidden/>
              </w:rPr>
              <w:tab/>
            </w:r>
            <w:r w:rsidR="00F7780F">
              <w:rPr>
                <w:noProof/>
                <w:webHidden/>
              </w:rPr>
              <w:fldChar w:fldCharType="begin"/>
            </w:r>
            <w:r w:rsidR="00F7780F">
              <w:rPr>
                <w:noProof/>
                <w:webHidden/>
              </w:rPr>
              <w:instrText xml:space="preserve"> PAGEREF _Toc51406937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5CFE56D0" w14:textId="393496BD"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38" w:history="1">
            <w:r w:rsidR="00F7780F" w:rsidRPr="007327C4">
              <w:rPr>
                <w:rStyle w:val="Hyperlink"/>
                <w:noProof/>
              </w:rPr>
              <w:t>4.4.</w:t>
            </w:r>
            <w:r w:rsidR="00F7780F">
              <w:rPr>
                <w:rFonts w:asciiTheme="minorHAnsi" w:eastAsiaTheme="minorEastAsia" w:hAnsiTheme="minorHAnsi" w:cstheme="minorBidi"/>
                <w:noProof/>
                <w:sz w:val="22"/>
                <w:szCs w:val="22"/>
              </w:rPr>
              <w:tab/>
            </w:r>
            <w:r w:rsidR="00F7780F" w:rsidRPr="007327C4">
              <w:rPr>
                <w:rStyle w:val="Hyperlink"/>
                <w:noProof/>
              </w:rPr>
              <w:t>Training Pseudocode</w:t>
            </w:r>
            <w:r w:rsidR="00F7780F">
              <w:rPr>
                <w:noProof/>
                <w:webHidden/>
              </w:rPr>
              <w:tab/>
            </w:r>
            <w:r w:rsidR="00F7780F">
              <w:rPr>
                <w:noProof/>
                <w:webHidden/>
              </w:rPr>
              <w:fldChar w:fldCharType="begin"/>
            </w:r>
            <w:r w:rsidR="00F7780F">
              <w:rPr>
                <w:noProof/>
                <w:webHidden/>
              </w:rPr>
              <w:instrText xml:space="preserve"> PAGEREF _Toc51406938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245541D4" w14:textId="53E29B40" w:rsidR="00F7780F" w:rsidRDefault="00435CE9">
          <w:pPr>
            <w:pStyle w:val="TOC1"/>
            <w:tabs>
              <w:tab w:val="left" w:pos="440"/>
              <w:tab w:val="right" w:leader="dot" w:pos="9350"/>
            </w:tabs>
            <w:rPr>
              <w:rFonts w:asciiTheme="minorHAnsi" w:eastAsiaTheme="minorEastAsia" w:hAnsiTheme="minorHAnsi" w:cstheme="minorBidi"/>
              <w:noProof/>
              <w:sz w:val="22"/>
              <w:szCs w:val="22"/>
            </w:rPr>
          </w:pPr>
          <w:hyperlink w:anchor="_Toc51406939" w:history="1">
            <w:r w:rsidR="00F7780F" w:rsidRPr="007327C4">
              <w:rPr>
                <w:rStyle w:val="Hyperlink"/>
                <w:noProof/>
              </w:rPr>
              <w:t>5.</w:t>
            </w:r>
            <w:r w:rsidR="00F7780F">
              <w:rPr>
                <w:rFonts w:asciiTheme="minorHAnsi" w:eastAsiaTheme="minorEastAsia" w:hAnsiTheme="minorHAnsi" w:cstheme="minorBidi"/>
                <w:noProof/>
                <w:sz w:val="22"/>
                <w:szCs w:val="22"/>
              </w:rPr>
              <w:tab/>
            </w:r>
            <w:r w:rsidR="00F7780F" w:rsidRPr="007327C4">
              <w:rPr>
                <w:rStyle w:val="Hyperlink"/>
                <w:noProof/>
              </w:rPr>
              <w:t>Implementation of the Proposed work</w:t>
            </w:r>
            <w:r w:rsidR="00F7780F">
              <w:rPr>
                <w:noProof/>
                <w:webHidden/>
              </w:rPr>
              <w:tab/>
            </w:r>
            <w:r w:rsidR="00F7780F">
              <w:rPr>
                <w:noProof/>
                <w:webHidden/>
              </w:rPr>
              <w:fldChar w:fldCharType="begin"/>
            </w:r>
            <w:r w:rsidR="00F7780F">
              <w:rPr>
                <w:noProof/>
                <w:webHidden/>
              </w:rPr>
              <w:instrText xml:space="preserve"> PAGEREF _Toc51406939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75CB3ACD" w14:textId="3B1B1970"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40" w:history="1">
            <w:r w:rsidR="00F7780F" w:rsidRPr="007327C4">
              <w:rPr>
                <w:rStyle w:val="Hyperlink"/>
                <w:noProof/>
              </w:rPr>
              <w:t>5.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40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109BD40B" w14:textId="58BA38B0"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41" w:history="1">
            <w:r w:rsidR="00F7780F" w:rsidRPr="007327C4">
              <w:rPr>
                <w:rStyle w:val="Hyperlink"/>
                <w:noProof/>
              </w:rPr>
              <w:t>5.2.</w:t>
            </w:r>
            <w:r w:rsidR="00F7780F">
              <w:rPr>
                <w:rFonts w:asciiTheme="minorHAnsi" w:eastAsiaTheme="minorEastAsia" w:hAnsiTheme="minorHAnsi" w:cstheme="minorBidi"/>
                <w:noProof/>
                <w:sz w:val="22"/>
                <w:szCs w:val="22"/>
              </w:rPr>
              <w:tab/>
            </w:r>
            <w:r w:rsidR="00F7780F" w:rsidRPr="007327C4">
              <w:rPr>
                <w:rStyle w:val="Hyperlink"/>
                <w:noProof/>
              </w:rPr>
              <w:t>Working Environment.</w:t>
            </w:r>
            <w:r w:rsidR="00F7780F">
              <w:rPr>
                <w:noProof/>
                <w:webHidden/>
              </w:rPr>
              <w:tab/>
            </w:r>
            <w:r w:rsidR="00F7780F">
              <w:rPr>
                <w:noProof/>
                <w:webHidden/>
              </w:rPr>
              <w:fldChar w:fldCharType="begin"/>
            </w:r>
            <w:r w:rsidR="00F7780F">
              <w:rPr>
                <w:noProof/>
                <w:webHidden/>
              </w:rPr>
              <w:instrText xml:space="preserve"> PAGEREF _Toc51406941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4522705B" w14:textId="37BEB116"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42" w:history="1">
            <w:r w:rsidR="00F7780F" w:rsidRPr="007327C4">
              <w:rPr>
                <w:rStyle w:val="Hyperlink"/>
                <w:noProof/>
              </w:rPr>
              <w:t>5.3.</w:t>
            </w:r>
            <w:r w:rsidR="00F7780F">
              <w:rPr>
                <w:rFonts w:asciiTheme="minorHAnsi" w:eastAsiaTheme="minorEastAsia" w:hAnsiTheme="minorHAnsi" w:cstheme="minorBidi"/>
                <w:noProof/>
                <w:sz w:val="22"/>
                <w:szCs w:val="22"/>
              </w:rPr>
              <w:tab/>
            </w:r>
            <w:r w:rsidR="00F7780F" w:rsidRPr="007327C4">
              <w:rPr>
                <w:rStyle w:val="Hyperlink"/>
                <w:noProof/>
              </w:rPr>
              <w:t>Environmental Setup</w:t>
            </w:r>
            <w:r w:rsidR="00F7780F">
              <w:rPr>
                <w:noProof/>
                <w:webHidden/>
              </w:rPr>
              <w:tab/>
            </w:r>
            <w:r w:rsidR="00F7780F">
              <w:rPr>
                <w:noProof/>
                <w:webHidden/>
              </w:rPr>
              <w:fldChar w:fldCharType="begin"/>
            </w:r>
            <w:r w:rsidR="00F7780F">
              <w:rPr>
                <w:noProof/>
                <w:webHidden/>
              </w:rPr>
              <w:instrText xml:space="preserve"> PAGEREF _Toc51406942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553D1C0A" w14:textId="3F92B108"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43" w:history="1">
            <w:r w:rsidR="00F7780F" w:rsidRPr="007327C4">
              <w:rPr>
                <w:rStyle w:val="Hyperlink"/>
                <w:noProof/>
              </w:rPr>
              <w:t>5.4.</w:t>
            </w:r>
            <w:r w:rsidR="00F7780F">
              <w:rPr>
                <w:rFonts w:asciiTheme="minorHAnsi" w:eastAsiaTheme="minorEastAsia" w:hAnsiTheme="minorHAnsi" w:cstheme="minorBidi"/>
                <w:noProof/>
                <w:sz w:val="22"/>
                <w:szCs w:val="22"/>
              </w:rPr>
              <w:tab/>
            </w:r>
            <w:r w:rsidR="00F7780F" w:rsidRPr="007327C4">
              <w:rPr>
                <w:rStyle w:val="Hyperlink"/>
                <w:noProof/>
              </w:rPr>
              <w:t>Cycle GAN specification</w:t>
            </w:r>
            <w:r w:rsidR="00F7780F">
              <w:rPr>
                <w:noProof/>
                <w:webHidden/>
              </w:rPr>
              <w:tab/>
            </w:r>
            <w:r w:rsidR="00F7780F">
              <w:rPr>
                <w:noProof/>
                <w:webHidden/>
              </w:rPr>
              <w:fldChar w:fldCharType="begin"/>
            </w:r>
            <w:r w:rsidR="00F7780F">
              <w:rPr>
                <w:noProof/>
                <w:webHidden/>
              </w:rPr>
              <w:instrText xml:space="preserve"> PAGEREF _Toc51406943 \h </w:instrText>
            </w:r>
            <w:r w:rsidR="00F7780F">
              <w:rPr>
                <w:noProof/>
                <w:webHidden/>
              </w:rPr>
            </w:r>
            <w:r w:rsidR="00F7780F">
              <w:rPr>
                <w:noProof/>
                <w:webHidden/>
              </w:rPr>
              <w:fldChar w:fldCharType="separate"/>
            </w:r>
            <w:r w:rsidR="00F7780F">
              <w:rPr>
                <w:noProof/>
                <w:webHidden/>
              </w:rPr>
              <w:t>45</w:t>
            </w:r>
            <w:r w:rsidR="00F7780F">
              <w:rPr>
                <w:noProof/>
                <w:webHidden/>
              </w:rPr>
              <w:fldChar w:fldCharType="end"/>
            </w:r>
          </w:hyperlink>
        </w:p>
        <w:p w14:paraId="24698254" w14:textId="49949D71"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44" w:history="1">
            <w:r w:rsidR="00F7780F" w:rsidRPr="007327C4">
              <w:rPr>
                <w:rStyle w:val="Hyperlink"/>
                <w:noProof/>
              </w:rPr>
              <w:t>5.5.</w:t>
            </w:r>
            <w:r w:rsidR="00F7780F">
              <w:rPr>
                <w:rFonts w:asciiTheme="minorHAnsi" w:eastAsiaTheme="minorEastAsia" w:hAnsiTheme="minorHAnsi" w:cstheme="minorBidi"/>
                <w:noProof/>
                <w:sz w:val="22"/>
                <w:szCs w:val="22"/>
              </w:rPr>
              <w:tab/>
            </w:r>
            <w:r w:rsidR="00F7780F" w:rsidRPr="007327C4">
              <w:rPr>
                <w:rStyle w:val="Hyperlink"/>
                <w:noProof/>
              </w:rPr>
              <w:t>Implement cycle GAN</w:t>
            </w:r>
            <w:r w:rsidR="00F7780F">
              <w:rPr>
                <w:noProof/>
                <w:webHidden/>
              </w:rPr>
              <w:tab/>
            </w:r>
            <w:r w:rsidR="00F7780F">
              <w:rPr>
                <w:noProof/>
                <w:webHidden/>
              </w:rPr>
              <w:fldChar w:fldCharType="begin"/>
            </w:r>
            <w:r w:rsidR="00F7780F">
              <w:rPr>
                <w:noProof/>
                <w:webHidden/>
              </w:rPr>
              <w:instrText xml:space="preserve"> PAGEREF _Toc51406944 \h </w:instrText>
            </w:r>
            <w:r w:rsidR="00F7780F">
              <w:rPr>
                <w:noProof/>
                <w:webHidden/>
              </w:rPr>
            </w:r>
            <w:r w:rsidR="00F7780F">
              <w:rPr>
                <w:noProof/>
                <w:webHidden/>
              </w:rPr>
              <w:fldChar w:fldCharType="separate"/>
            </w:r>
            <w:r w:rsidR="00F7780F">
              <w:rPr>
                <w:noProof/>
                <w:webHidden/>
              </w:rPr>
              <w:t>46</w:t>
            </w:r>
            <w:r w:rsidR="00F7780F">
              <w:rPr>
                <w:noProof/>
                <w:webHidden/>
              </w:rPr>
              <w:fldChar w:fldCharType="end"/>
            </w:r>
          </w:hyperlink>
        </w:p>
        <w:p w14:paraId="7EB98A0F" w14:textId="352C2411"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45" w:history="1">
            <w:r w:rsidR="00F7780F" w:rsidRPr="007327C4">
              <w:rPr>
                <w:rStyle w:val="Hyperlink"/>
                <w:noProof/>
              </w:rPr>
              <w:t>5.6.</w:t>
            </w:r>
            <w:r w:rsidR="00F7780F">
              <w:rPr>
                <w:rFonts w:asciiTheme="minorHAnsi" w:eastAsiaTheme="minorEastAsia" w:hAnsiTheme="minorHAnsi" w:cstheme="minorBidi"/>
                <w:noProof/>
                <w:sz w:val="22"/>
                <w:szCs w:val="22"/>
              </w:rPr>
              <w:tab/>
            </w:r>
            <w:r w:rsidR="00F7780F" w:rsidRPr="007327C4">
              <w:rPr>
                <w:rStyle w:val="Hyperlink"/>
                <w:noProof/>
              </w:rPr>
              <w:t>Temporal Predictor Network Implementation</w:t>
            </w:r>
            <w:r w:rsidR="00F7780F">
              <w:rPr>
                <w:noProof/>
                <w:webHidden/>
              </w:rPr>
              <w:tab/>
            </w:r>
            <w:r w:rsidR="00F7780F">
              <w:rPr>
                <w:noProof/>
                <w:webHidden/>
              </w:rPr>
              <w:fldChar w:fldCharType="begin"/>
            </w:r>
            <w:r w:rsidR="00F7780F">
              <w:rPr>
                <w:noProof/>
                <w:webHidden/>
              </w:rPr>
              <w:instrText xml:space="preserve"> PAGEREF _Toc51406945 \h </w:instrText>
            </w:r>
            <w:r w:rsidR="00F7780F">
              <w:rPr>
                <w:noProof/>
                <w:webHidden/>
              </w:rPr>
            </w:r>
            <w:r w:rsidR="00F7780F">
              <w:rPr>
                <w:noProof/>
                <w:webHidden/>
              </w:rPr>
              <w:fldChar w:fldCharType="separate"/>
            </w:r>
            <w:r w:rsidR="00F7780F">
              <w:rPr>
                <w:noProof/>
                <w:webHidden/>
              </w:rPr>
              <w:t>47</w:t>
            </w:r>
            <w:r w:rsidR="00F7780F">
              <w:rPr>
                <w:noProof/>
                <w:webHidden/>
              </w:rPr>
              <w:fldChar w:fldCharType="end"/>
            </w:r>
          </w:hyperlink>
        </w:p>
        <w:p w14:paraId="2EF24E79" w14:textId="6196CFE0"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46" w:history="1">
            <w:r w:rsidR="00F7780F" w:rsidRPr="007327C4">
              <w:rPr>
                <w:rStyle w:val="Hyperlink"/>
                <w:noProof/>
              </w:rPr>
              <w:t>5.7.</w:t>
            </w:r>
            <w:r w:rsidR="00F7780F">
              <w:rPr>
                <w:rFonts w:asciiTheme="minorHAnsi" w:eastAsiaTheme="minorEastAsia" w:hAnsiTheme="minorHAnsi" w:cstheme="minorBidi"/>
                <w:noProof/>
                <w:sz w:val="22"/>
                <w:szCs w:val="22"/>
              </w:rPr>
              <w:tab/>
            </w:r>
            <w:r w:rsidR="00F7780F" w:rsidRPr="007327C4">
              <w:rPr>
                <w:rStyle w:val="Hyperlink"/>
                <w:noProof/>
              </w:rPr>
              <w:t>Feature Preserving Loss Implementation</w:t>
            </w:r>
            <w:r w:rsidR="00F7780F">
              <w:rPr>
                <w:noProof/>
                <w:webHidden/>
              </w:rPr>
              <w:tab/>
            </w:r>
            <w:r w:rsidR="00F7780F">
              <w:rPr>
                <w:noProof/>
                <w:webHidden/>
              </w:rPr>
              <w:fldChar w:fldCharType="begin"/>
            </w:r>
            <w:r w:rsidR="00F7780F">
              <w:rPr>
                <w:noProof/>
                <w:webHidden/>
              </w:rPr>
              <w:instrText xml:space="preserve"> PAGEREF _Toc51406946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20B93686" w14:textId="634F4616"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47" w:history="1">
            <w:r w:rsidR="00F7780F" w:rsidRPr="007327C4">
              <w:rPr>
                <w:rStyle w:val="Hyperlink"/>
                <w:noProof/>
              </w:rPr>
              <w:t>5.8.</w:t>
            </w:r>
            <w:r w:rsidR="00F7780F">
              <w:rPr>
                <w:rFonts w:asciiTheme="minorHAnsi" w:eastAsiaTheme="minorEastAsia" w:hAnsiTheme="minorHAnsi" w:cstheme="minorBidi"/>
                <w:noProof/>
                <w:sz w:val="22"/>
                <w:szCs w:val="22"/>
              </w:rPr>
              <w:tab/>
            </w:r>
            <w:r w:rsidR="00F7780F" w:rsidRPr="007327C4">
              <w:rPr>
                <w:rStyle w:val="Hyperlink"/>
                <w:noProof/>
              </w:rPr>
              <w:t>Temporal Discriminator Network Implementation</w:t>
            </w:r>
            <w:r w:rsidR="00F7780F">
              <w:rPr>
                <w:noProof/>
                <w:webHidden/>
              </w:rPr>
              <w:tab/>
            </w:r>
            <w:r w:rsidR="00F7780F">
              <w:rPr>
                <w:noProof/>
                <w:webHidden/>
              </w:rPr>
              <w:fldChar w:fldCharType="begin"/>
            </w:r>
            <w:r w:rsidR="00F7780F">
              <w:rPr>
                <w:noProof/>
                <w:webHidden/>
              </w:rPr>
              <w:instrText xml:space="preserve"> PAGEREF _Toc51406947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7C6D7FDA" w14:textId="17C4FB8D"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48" w:history="1">
            <w:r w:rsidR="00F7780F" w:rsidRPr="007327C4">
              <w:rPr>
                <w:rStyle w:val="Hyperlink"/>
                <w:noProof/>
              </w:rPr>
              <w:t>5.9.</w:t>
            </w:r>
            <w:r w:rsidR="00F7780F">
              <w:rPr>
                <w:rFonts w:asciiTheme="minorHAnsi" w:eastAsiaTheme="minorEastAsia" w:hAnsiTheme="minorHAnsi" w:cstheme="minorBidi"/>
                <w:noProof/>
                <w:sz w:val="22"/>
                <w:szCs w:val="22"/>
              </w:rPr>
              <w:tab/>
            </w:r>
            <w:r w:rsidR="00F7780F" w:rsidRPr="007327C4">
              <w:rPr>
                <w:rStyle w:val="Hyperlink"/>
                <w:noProof/>
              </w:rPr>
              <w:t>Temporal information Implementation</w:t>
            </w:r>
            <w:r w:rsidR="00F7780F">
              <w:rPr>
                <w:noProof/>
                <w:webHidden/>
              </w:rPr>
              <w:tab/>
            </w:r>
            <w:r w:rsidR="00F7780F">
              <w:rPr>
                <w:noProof/>
                <w:webHidden/>
              </w:rPr>
              <w:fldChar w:fldCharType="begin"/>
            </w:r>
            <w:r w:rsidR="00F7780F">
              <w:rPr>
                <w:noProof/>
                <w:webHidden/>
              </w:rPr>
              <w:instrText xml:space="preserve"> PAGEREF _Toc51406948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0FCED1D9" w14:textId="66B2B303" w:rsidR="00F7780F" w:rsidRDefault="00435CE9">
          <w:pPr>
            <w:pStyle w:val="TOC2"/>
            <w:tabs>
              <w:tab w:val="left" w:pos="1100"/>
              <w:tab w:val="right" w:leader="dot" w:pos="9350"/>
            </w:tabs>
            <w:rPr>
              <w:rFonts w:asciiTheme="minorHAnsi" w:eastAsiaTheme="minorEastAsia" w:hAnsiTheme="minorHAnsi" w:cstheme="minorBidi"/>
              <w:noProof/>
              <w:sz w:val="22"/>
              <w:szCs w:val="22"/>
            </w:rPr>
          </w:pPr>
          <w:hyperlink w:anchor="_Toc51406949" w:history="1">
            <w:r w:rsidR="00F7780F" w:rsidRPr="007327C4">
              <w:rPr>
                <w:rStyle w:val="Hyperlink"/>
                <w:noProof/>
              </w:rPr>
              <w:t>5.10.</w:t>
            </w:r>
            <w:r w:rsidR="00F7780F">
              <w:rPr>
                <w:rFonts w:asciiTheme="minorHAnsi" w:eastAsiaTheme="minorEastAsia" w:hAnsiTheme="minorHAnsi" w:cstheme="minorBidi"/>
                <w:noProof/>
                <w:sz w:val="22"/>
                <w:szCs w:val="22"/>
              </w:rPr>
              <w:tab/>
            </w:r>
            <w:r w:rsidR="00F7780F" w:rsidRPr="007327C4">
              <w:rPr>
                <w:rStyle w:val="Hyperlink"/>
                <w:noProof/>
              </w:rPr>
              <w:t>Experiment Class</w:t>
            </w:r>
            <w:r w:rsidR="00F7780F">
              <w:rPr>
                <w:noProof/>
                <w:webHidden/>
              </w:rPr>
              <w:tab/>
            </w:r>
            <w:r w:rsidR="00F7780F">
              <w:rPr>
                <w:noProof/>
                <w:webHidden/>
              </w:rPr>
              <w:fldChar w:fldCharType="begin"/>
            </w:r>
            <w:r w:rsidR="00F7780F">
              <w:rPr>
                <w:noProof/>
                <w:webHidden/>
              </w:rPr>
              <w:instrText xml:space="preserve"> PAGEREF _Toc51406949 \h </w:instrText>
            </w:r>
            <w:r w:rsidR="00F7780F">
              <w:rPr>
                <w:noProof/>
                <w:webHidden/>
              </w:rPr>
            </w:r>
            <w:r w:rsidR="00F7780F">
              <w:rPr>
                <w:noProof/>
                <w:webHidden/>
              </w:rPr>
              <w:fldChar w:fldCharType="separate"/>
            </w:r>
            <w:r w:rsidR="00F7780F">
              <w:rPr>
                <w:noProof/>
                <w:webHidden/>
              </w:rPr>
              <w:t>49</w:t>
            </w:r>
            <w:r w:rsidR="00F7780F">
              <w:rPr>
                <w:noProof/>
                <w:webHidden/>
              </w:rPr>
              <w:fldChar w:fldCharType="end"/>
            </w:r>
          </w:hyperlink>
        </w:p>
        <w:p w14:paraId="0C552ADB" w14:textId="7C9887F8" w:rsidR="00F7780F" w:rsidRDefault="00435CE9">
          <w:pPr>
            <w:pStyle w:val="TOC1"/>
            <w:tabs>
              <w:tab w:val="left" w:pos="440"/>
              <w:tab w:val="right" w:leader="dot" w:pos="9350"/>
            </w:tabs>
            <w:rPr>
              <w:rFonts w:asciiTheme="minorHAnsi" w:eastAsiaTheme="minorEastAsia" w:hAnsiTheme="minorHAnsi" w:cstheme="minorBidi"/>
              <w:noProof/>
              <w:sz w:val="22"/>
              <w:szCs w:val="22"/>
            </w:rPr>
          </w:pPr>
          <w:hyperlink w:anchor="_Toc51406950" w:history="1">
            <w:r w:rsidR="00F7780F" w:rsidRPr="007327C4">
              <w:rPr>
                <w:rStyle w:val="Hyperlink"/>
                <w:noProof/>
              </w:rPr>
              <w:t>6.</w:t>
            </w:r>
            <w:r w:rsidR="00F7780F">
              <w:rPr>
                <w:rFonts w:asciiTheme="minorHAnsi" w:eastAsiaTheme="minorEastAsia" w:hAnsiTheme="minorHAnsi" w:cstheme="minorBidi"/>
                <w:noProof/>
                <w:sz w:val="22"/>
                <w:szCs w:val="22"/>
              </w:rPr>
              <w:tab/>
            </w:r>
            <w:r w:rsidR="00F7780F" w:rsidRPr="007327C4">
              <w:rPr>
                <w:rStyle w:val="Hyperlink"/>
                <w:noProof/>
              </w:rPr>
              <w:t>Evaluation, Results, and Discussion</w:t>
            </w:r>
            <w:r w:rsidR="00F7780F">
              <w:rPr>
                <w:noProof/>
                <w:webHidden/>
              </w:rPr>
              <w:tab/>
            </w:r>
            <w:r w:rsidR="00F7780F">
              <w:rPr>
                <w:noProof/>
                <w:webHidden/>
              </w:rPr>
              <w:fldChar w:fldCharType="begin"/>
            </w:r>
            <w:r w:rsidR="00F7780F">
              <w:rPr>
                <w:noProof/>
                <w:webHidden/>
              </w:rPr>
              <w:instrText xml:space="preserve"> PAGEREF _Toc51406950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3A59CFCD" w14:textId="2BF5E1B7"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51" w:history="1">
            <w:r w:rsidR="00F7780F" w:rsidRPr="007327C4">
              <w:rPr>
                <w:rStyle w:val="Hyperlink"/>
                <w:noProof/>
              </w:rPr>
              <w:t>6.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51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2285C6D0" w14:textId="099F31C7"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52" w:history="1">
            <w:r w:rsidR="00F7780F" w:rsidRPr="007327C4">
              <w:rPr>
                <w:rStyle w:val="Hyperlink"/>
                <w:noProof/>
              </w:rPr>
              <w:t>6.2.</w:t>
            </w:r>
            <w:r w:rsidR="00F7780F">
              <w:rPr>
                <w:rFonts w:asciiTheme="minorHAnsi" w:eastAsiaTheme="minorEastAsia" w:hAnsiTheme="minorHAnsi" w:cstheme="minorBidi"/>
                <w:noProof/>
                <w:sz w:val="22"/>
                <w:szCs w:val="22"/>
              </w:rPr>
              <w:tab/>
            </w:r>
            <w:r w:rsidR="00F7780F" w:rsidRPr="007327C4">
              <w:rPr>
                <w:rStyle w:val="Hyperlink"/>
                <w:noProof/>
              </w:rPr>
              <w:t>Video to video Translation</w:t>
            </w:r>
            <w:r w:rsidR="00F7780F">
              <w:rPr>
                <w:noProof/>
                <w:webHidden/>
              </w:rPr>
              <w:tab/>
            </w:r>
            <w:r w:rsidR="00F7780F">
              <w:rPr>
                <w:noProof/>
                <w:webHidden/>
              </w:rPr>
              <w:fldChar w:fldCharType="begin"/>
            </w:r>
            <w:r w:rsidR="00F7780F">
              <w:rPr>
                <w:noProof/>
                <w:webHidden/>
              </w:rPr>
              <w:instrText xml:space="preserve"> PAGEREF _Toc51406952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0128DD27" w14:textId="7AF67156" w:rsidR="00F7780F" w:rsidRDefault="00435CE9">
          <w:pPr>
            <w:pStyle w:val="TOC3"/>
            <w:tabs>
              <w:tab w:val="left" w:pos="1320"/>
              <w:tab w:val="right" w:leader="dot" w:pos="9350"/>
            </w:tabs>
            <w:rPr>
              <w:rFonts w:asciiTheme="minorHAnsi" w:hAnsiTheme="minorHAnsi" w:cstheme="minorBidi"/>
              <w:noProof/>
            </w:rPr>
          </w:pPr>
          <w:hyperlink w:anchor="_Toc51406953" w:history="1">
            <w:r w:rsidR="00F7780F" w:rsidRPr="007327C4">
              <w:rPr>
                <w:rStyle w:val="Hyperlink"/>
                <w:noProof/>
              </w:rPr>
              <w:t>6.2.1.</w:t>
            </w:r>
            <w:r w:rsidR="00F7780F">
              <w:rPr>
                <w:rFonts w:asciiTheme="minorHAnsi" w:hAnsiTheme="minorHAnsi" w:cstheme="minorBidi"/>
                <w:noProof/>
              </w:rPr>
              <w:tab/>
            </w:r>
            <w:r w:rsidR="00F7780F" w:rsidRPr="007327C4">
              <w:rPr>
                <w:rStyle w:val="Hyperlink"/>
                <w:noProof/>
              </w:rPr>
              <w:t>Flower to flower</w:t>
            </w:r>
            <w:r w:rsidR="00F7780F">
              <w:rPr>
                <w:noProof/>
                <w:webHidden/>
              </w:rPr>
              <w:tab/>
            </w:r>
            <w:r w:rsidR="00F7780F">
              <w:rPr>
                <w:noProof/>
                <w:webHidden/>
              </w:rPr>
              <w:fldChar w:fldCharType="begin"/>
            </w:r>
            <w:r w:rsidR="00F7780F">
              <w:rPr>
                <w:noProof/>
                <w:webHidden/>
              </w:rPr>
              <w:instrText xml:space="preserve"> PAGEREF _Toc51406953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17B8CE81" w14:textId="09B4A119" w:rsidR="00F7780F" w:rsidRDefault="00435CE9">
          <w:pPr>
            <w:pStyle w:val="TOC3"/>
            <w:tabs>
              <w:tab w:val="left" w:pos="1320"/>
              <w:tab w:val="right" w:leader="dot" w:pos="9350"/>
            </w:tabs>
            <w:rPr>
              <w:rFonts w:asciiTheme="minorHAnsi" w:hAnsiTheme="minorHAnsi" w:cstheme="minorBidi"/>
              <w:noProof/>
            </w:rPr>
          </w:pPr>
          <w:hyperlink w:anchor="_Toc51406954" w:history="1">
            <w:r w:rsidR="00F7780F" w:rsidRPr="007327C4">
              <w:rPr>
                <w:rStyle w:val="Hyperlink"/>
                <w:noProof/>
              </w:rPr>
              <w:t>6.2.1.</w:t>
            </w:r>
            <w:r w:rsidR="00F7780F">
              <w:rPr>
                <w:rFonts w:asciiTheme="minorHAnsi" w:hAnsiTheme="minorHAnsi" w:cstheme="minorBidi"/>
                <w:noProof/>
              </w:rPr>
              <w:tab/>
            </w:r>
            <w:r w:rsidR="00F7780F" w:rsidRPr="007327C4">
              <w:rPr>
                <w:rStyle w:val="Hyperlink"/>
                <w:noProof/>
              </w:rPr>
              <w:t>Sunset to Day</w:t>
            </w:r>
            <w:r w:rsidR="00F7780F">
              <w:rPr>
                <w:noProof/>
                <w:webHidden/>
              </w:rPr>
              <w:tab/>
            </w:r>
            <w:r w:rsidR="00F7780F">
              <w:rPr>
                <w:noProof/>
                <w:webHidden/>
              </w:rPr>
              <w:fldChar w:fldCharType="begin"/>
            </w:r>
            <w:r w:rsidR="00F7780F">
              <w:rPr>
                <w:noProof/>
                <w:webHidden/>
              </w:rPr>
              <w:instrText xml:space="preserve"> PAGEREF _Toc51406954 \h </w:instrText>
            </w:r>
            <w:r w:rsidR="00F7780F">
              <w:rPr>
                <w:noProof/>
                <w:webHidden/>
              </w:rPr>
            </w:r>
            <w:r w:rsidR="00F7780F">
              <w:rPr>
                <w:noProof/>
                <w:webHidden/>
              </w:rPr>
              <w:fldChar w:fldCharType="separate"/>
            </w:r>
            <w:r w:rsidR="00F7780F">
              <w:rPr>
                <w:noProof/>
                <w:webHidden/>
              </w:rPr>
              <w:t>54</w:t>
            </w:r>
            <w:r w:rsidR="00F7780F">
              <w:rPr>
                <w:noProof/>
                <w:webHidden/>
              </w:rPr>
              <w:fldChar w:fldCharType="end"/>
            </w:r>
          </w:hyperlink>
        </w:p>
        <w:p w14:paraId="27D6DA39" w14:textId="44D85CB5" w:rsidR="00F7780F" w:rsidRDefault="00435CE9">
          <w:pPr>
            <w:pStyle w:val="TOC3"/>
            <w:tabs>
              <w:tab w:val="left" w:pos="1320"/>
              <w:tab w:val="right" w:leader="dot" w:pos="9350"/>
            </w:tabs>
            <w:rPr>
              <w:rFonts w:asciiTheme="minorHAnsi" w:hAnsiTheme="minorHAnsi" w:cstheme="minorBidi"/>
              <w:noProof/>
            </w:rPr>
          </w:pPr>
          <w:hyperlink w:anchor="_Toc51406955" w:history="1">
            <w:r w:rsidR="00F7780F" w:rsidRPr="007327C4">
              <w:rPr>
                <w:rStyle w:val="Hyperlink"/>
                <w:noProof/>
              </w:rPr>
              <w:t>6.2.2.</w:t>
            </w:r>
            <w:r w:rsidR="00F7780F">
              <w:rPr>
                <w:rFonts w:asciiTheme="minorHAnsi" w:hAnsiTheme="minorHAnsi" w:cstheme="minorBidi"/>
                <w:noProof/>
              </w:rPr>
              <w:tab/>
            </w:r>
            <w:r w:rsidR="00F7780F" w:rsidRPr="007327C4">
              <w:rPr>
                <w:rStyle w:val="Hyperlink"/>
                <w:noProof/>
              </w:rPr>
              <w:t>Face to Face</w:t>
            </w:r>
            <w:r w:rsidR="00F7780F">
              <w:rPr>
                <w:noProof/>
                <w:webHidden/>
              </w:rPr>
              <w:tab/>
            </w:r>
            <w:r w:rsidR="00F7780F">
              <w:rPr>
                <w:noProof/>
                <w:webHidden/>
              </w:rPr>
              <w:fldChar w:fldCharType="begin"/>
            </w:r>
            <w:r w:rsidR="00F7780F">
              <w:rPr>
                <w:noProof/>
                <w:webHidden/>
              </w:rPr>
              <w:instrText xml:space="preserve"> PAGEREF _Toc51406955 \h </w:instrText>
            </w:r>
            <w:r w:rsidR="00F7780F">
              <w:rPr>
                <w:noProof/>
                <w:webHidden/>
              </w:rPr>
            </w:r>
            <w:r w:rsidR="00F7780F">
              <w:rPr>
                <w:noProof/>
                <w:webHidden/>
              </w:rPr>
              <w:fldChar w:fldCharType="separate"/>
            </w:r>
            <w:r w:rsidR="00F7780F">
              <w:rPr>
                <w:noProof/>
                <w:webHidden/>
              </w:rPr>
              <w:t>56</w:t>
            </w:r>
            <w:r w:rsidR="00F7780F">
              <w:rPr>
                <w:noProof/>
                <w:webHidden/>
              </w:rPr>
              <w:fldChar w:fldCharType="end"/>
            </w:r>
          </w:hyperlink>
        </w:p>
        <w:p w14:paraId="787E73E3" w14:textId="393B8B73" w:rsidR="00F7780F" w:rsidRDefault="00435CE9">
          <w:pPr>
            <w:pStyle w:val="TOC1"/>
            <w:tabs>
              <w:tab w:val="left" w:pos="440"/>
              <w:tab w:val="right" w:leader="dot" w:pos="9350"/>
            </w:tabs>
            <w:rPr>
              <w:rFonts w:asciiTheme="minorHAnsi" w:eastAsiaTheme="minorEastAsia" w:hAnsiTheme="minorHAnsi" w:cstheme="minorBidi"/>
              <w:noProof/>
              <w:sz w:val="22"/>
              <w:szCs w:val="22"/>
            </w:rPr>
          </w:pPr>
          <w:hyperlink w:anchor="_Toc51406956" w:history="1">
            <w:r w:rsidR="00F7780F" w:rsidRPr="007327C4">
              <w:rPr>
                <w:rStyle w:val="Hyperlink"/>
                <w:noProof/>
              </w:rPr>
              <w:t>7.</w:t>
            </w:r>
            <w:r w:rsidR="00F7780F">
              <w:rPr>
                <w:rFonts w:asciiTheme="minorHAnsi" w:eastAsiaTheme="minorEastAsia" w:hAnsiTheme="minorHAnsi" w:cstheme="minorBidi"/>
                <w:noProof/>
                <w:sz w:val="22"/>
                <w:szCs w:val="22"/>
              </w:rPr>
              <w:tab/>
            </w:r>
            <w:r w:rsidR="00F7780F" w:rsidRPr="007327C4">
              <w:rPr>
                <w:rStyle w:val="Hyperlink"/>
                <w:noProof/>
              </w:rPr>
              <w:t>Conclusion and Future work</w:t>
            </w:r>
            <w:r w:rsidR="00F7780F">
              <w:rPr>
                <w:noProof/>
                <w:webHidden/>
              </w:rPr>
              <w:tab/>
            </w:r>
            <w:r w:rsidR="00F7780F">
              <w:rPr>
                <w:noProof/>
                <w:webHidden/>
              </w:rPr>
              <w:fldChar w:fldCharType="begin"/>
            </w:r>
            <w:r w:rsidR="00F7780F">
              <w:rPr>
                <w:noProof/>
                <w:webHidden/>
              </w:rPr>
              <w:instrText xml:space="preserve"> PAGEREF _Toc51406956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2630D659" w14:textId="65865FA6"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57" w:history="1">
            <w:r w:rsidR="00F7780F" w:rsidRPr="007327C4">
              <w:rPr>
                <w:rStyle w:val="Hyperlink"/>
                <w:noProof/>
              </w:rPr>
              <w:t>7.1.</w:t>
            </w:r>
            <w:r w:rsidR="00F7780F">
              <w:rPr>
                <w:rFonts w:asciiTheme="minorHAnsi" w:eastAsiaTheme="minorEastAsia" w:hAnsiTheme="minorHAnsi" w:cstheme="minorBidi"/>
                <w:noProof/>
                <w:sz w:val="22"/>
                <w:szCs w:val="22"/>
              </w:rPr>
              <w:tab/>
            </w:r>
            <w:r w:rsidR="00F7780F" w:rsidRPr="007327C4">
              <w:rPr>
                <w:rStyle w:val="Hyperlink"/>
                <w:noProof/>
              </w:rPr>
              <w:t>Conclusion</w:t>
            </w:r>
            <w:r w:rsidR="00F7780F">
              <w:rPr>
                <w:noProof/>
                <w:webHidden/>
              </w:rPr>
              <w:tab/>
            </w:r>
            <w:r w:rsidR="00F7780F">
              <w:rPr>
                <w:noProof/>
                <w:webHidden/>
              </w:rPr>
              <w:fldChar w:fldCharType="begin"/>
            </w:r>
            <w:r w:rsidR="00F7780F">
              <w:rPr>
                <w:noProof/>
                <w:webHidden/>
              </w:rPr>
              <w:instrText xml:space="preserve"> PAGEREF _Toc51406957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3A9BCE67" w14:textId="47463306" w:rsidR="00F7780F" w:rsidRDefault="00435CE9">
          <w:pPr>
            <w:pStyle w:val="TOC2"/>
            <w:tabs>
              <w:tab w:val="left" w:pos="880"/>
              <w:tab w:val="right" w:leader="dot" w:pos="9350"/>
            </w:tabs>
            <w:rPr>
              <w:rFonts w:asciiTheme="minorHAnsi" w:eastAsiaTheme="minorEastAsia" w:hAnsiTheme="minorHAnsi" w:cstheme="minorBidi"/>
              <w:noProof/>
              <w:sz w:val="22"/>
              <w:szCs w:val="22"/>
            </w:rPr>
          </w:pPr>
          <w:hyperlink w:anchor="_Toc51406958" w:history="1">
            <w:r w:rsidR="00F7780F" w:rsidRPr="007327C4">
              <w:rPr>
                <w:rStyle w:val="Hyperlink"/>
                <w:noProof/>
              </w:rPr>
              <w:t>7.2.</w:t>
            </w:r>
            <w:r w:rsidR="00F7780F">
              <w:rPr>
                <w:rFonts w:asciiTheme="minorHAnsi" w:eastAsiaTheme="minorEastAsia" w:hAnsiTheme="minorHAnsi" w:cstheme="minorBidi"/>
                <w:noProof/>
                <w:sz w:val="22"/>
                <w:szCs w:val="22"/>
              </w:rPr>
              <w:tab/>
            </w:r>
            <w:r w:rsidR="00F7780F" w:rsidRPr="007327C4">
              <w:rPr>
                <w:rStyle w:val="Hyperlink"/>
                <w:noProof/>
              </w:rPr>
              <w:t>Future work</w:t>
            </w:r>
            <w:r w:rsidR="00F7780F">
              <w:rPr>
                <w:noProof/>
                <w:webHidden/>
              </w:rPr>
              <w:tab/>
            </w:r>
            <w:r w:rsidR="00F7780F">
              <w:rPr>
                <w:noProof/>
                <w:webHidden/>
              </w:rPr>
              <w:fldChar w:fldCharType="begin"/>
            </w:r>
            <w:r w:rsidR="00F7780F">
              <w:rPr>
                <w:noProof/>
                <w:webHidden/>
              </w:rPr>
              <w:instrText xml:space="preserve"> PAGEREF _Toc51406958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19A75D50" w14:textId="064A167F"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435CE9"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435CE9"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51E8EBE9" w:rsidR="001C1FA8" w:rsidRDefault="001C1FA8" w:rsidP="004F7081">
      <w:pPr>
        <w:pStyle w:val="Heading1"/>
        <w:numPr>
          <w:ilvl w:val="0"/>
          <w:numId w:val="44"/>
        </w:numPr>
      </w:pPr>
      <w:bookmarkStart w:id="5" w:name="_Toc51406885"/>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7A8A5FC7"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00BC42C5">
        <w:fldChar w:fldCharType="begin" w:fldLock="1"/>
      </w:r>
      <w:r w:rsidR="00F7780F">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leary","given":"Michelle","non-dropping-particle":"","parse-names":false,"suffix":""}],"container-title":"Journal of Chemical Information and Modeling","id":"ITEM-1","issue":"9","issued":{"date-parts":[["2019"]]},"number-of-pages":"1689-1699","publisher":"O’Reilly Media, Inc","title":"Python Data Science","type":"book","volume":"53"},"uris":["http://www.mendeley.com/documents/?uuid=b88dcb1d-a9b3-4d77-a207-b0ec6c011ba6"]}],"mendeley":{"formattedCitation":"[1]","plainTextFormattedCitation":"[1]","previouslyFormattedCitation":"[1]"},"properties":{"noteIndex":0},"schema":"https://github.com/citation-style-language/schema/raw/master/csl-citation.json"}</w:instrText>
      </w:r>
      <w:r w:rsidR="00BC42C5">
        <w:fldChar w:fldCharType="separate"/>
      </w:r>
      <w:r w:rsidR="00BC42C5" w:rsidRPr="00BC42C5">
        <w:rPr>
          <w:noProof/>
        </w:rPr>
        <w:t>[1]</w:t>
      </w:r>
      <w:r w:rsidR="00BC42C5">
        <w:fldChar w:fldCharType="end"/>
      </w:r>
      <w:r w:rsidR="00BC42C5">
        <w:t>.</w:t>
      </w:r>
      <w:r w:rsidRPr="00D14916">
        <w:rPr>
          <w:color w:val="FF0000"/>
        </w:rPr>
        <w:t>.</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7E579BCC"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F778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fldChar w:fldCharType="separate"/>
      </w:r>
      <w:r w:rsidR="00BC42C5" w:rsidRPr="00BC42C5">
        <w:rPr>
          <w:noProof/>
        </w:rPr>
        <w:t>[2]</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F778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EB512A">
        <w:fldChar w:fldCharType="separate"/>
      </w:r>
      <w:r w:rsidR="00BC42C5" w:rsidRPr="00BC42C5">
        <w:rPr>
          <w:noProof/>
        </w:rPr>
        <w:t>[3]</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F778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fldChar w:fldCharType="separate"/>
      </w:r>
      <w:r w:rsidR="00BC42C5" w:rsidRPr="00BC42C5">
        <w:rPr>
          <w:noProof/>
        </w:rPr>
        <w:t>[4]</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r w:rsidR="002258A6">
        <w:t>So,</w:t>
      </w:r>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756EFBA3"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fldChar w:fldCharType="separate"/>
      </w:r>
      <w:r w:rsidR="00BC42C5" w:rsidRPr="00BC42C5">
        <w:rPr>
          <w:noProof/>
        </w:rPr>
        <w:t>[5]</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w:t>
      </w:r>
      <w:r w:rsidR="002258A6">
        <w:t xml:space="preserve">the </w:t>
      </w:r>
      <w:r w:rsidR="00E92388" w:rsidRPr="005E08C8">
        <w:t xml:space="preserve">generator generates </w:t>
      </w:r>
      <w:r w:rsidR="00E92388" w:rsidRPr="005E08C8">
        <w:lastRenderedPageBreak/>
        <w:t xml:space="preserve">fake data while </w:t>
      </w:r>
      <w:r w:rsidR="002258A6">
        <w:t xml:space="preserve">the </w:t>
      </w:r>
      <w:r w:rsidR="00E92388" w:rsidRPr="005E08C8">
        <w:t>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497EAED2" w14:textId="77777777" w:rsidR="002B3670" w:rsidRDefault="00CB5472" w:rsidP="002B3670">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5EC99C72" w:rsidR="00CB5472" w:rsidRPr="00611D77" w:rsidRDefault="002B3670" w:rsidP="002B3670">
      <w:pPr>
        <w:pStyle w:val="Caption"/>
        <w:jc w:val="center"/>
        <w:rPr>
          <w:color w:val="auto"/>
          <w:sz w:val="24"/>
          <w:szCs w:val="24"/>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a) input image. (b) style image. (c) output image</w:t>
      </w:r>
    </w:p>
    <w:p w14:paraId="6693A3B1" w14:textId="5EDCEB85" w:rsidR="00B86166" w:rsidRDefault="00B86166" w:rsidP="00B86166">
      <w:r w:rsidRPr="00744E24">
        <w:t xml:space="preserve">Last year (2018) all Artificial intelligence news </w:t>
      </w:r>
      <w:r>
        <w:fldChar w:fldCharType="begin" w:fldLock="1"/>
      </w:r>
      <w:r w:rsidR="00F778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fldChar w:fldCharType="separate"/>
      </w:r>
      <w:r w:rsidR="00BC42C5" w:rsidRPr="00BC42C5">
        <w:rPr>
          <w:noProof/>
        </w:rPr>
        <w:t>[6]</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6BCF692D" w:rsidR="00B86166" w:rsidRPr="00744E24" w:rsidRDefault="00B86166" w:rsidP="00B86166">
      <w:r>
        <w:lastRenderedPageBreak/>
        <w:t xml:space="preserve">Perhaps the first successful neural style transfer paper was published in 2015 by </w:t>
      </w:r>
      <w:r>
        <w:fldChar w:fldCharType="begin" w:fldLock="1"/>
      </w:r>
      <w:r w:rsidR="00F778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fldChar w:fldCharType="separate"/>
      </w:r>
      <w:r w:rsidR="00BC42C5" w:rsidRPr="00BC42C5">
        <w:rPr>
          <w:noProof/>
        </w:rPr>
        <w:t>[7]</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7" w:name="_Toc51406886"/>
      <w:r w:rsidRPr="006B18C6">
        <w:t>Backgrounds</w:t>
      </w:r>
      <w:bookmarkEnd w:id="7"/>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36C21">
      <w:pPr>
        <w:pStyle w:val="Heading3"/>
      </w:pPr>
      <w:bookmarkStart w:id="8" w:name="_Toc51406887"/>
      <w:r>
        <w:t>Generative Adversarial Networks</w:t>
      </w:r>
      <w:bookmarkEnd w:id="8"/>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6A8A0BB8" w14:textId="77777777" w:rsidR="002B3670" w:rsidRDefault="00026014" w:rsidP="0055259C">
      <w:r w:rsidRPr="00B07A68">
        <w:lastRenderedPageBreak/>
        <w:t xml:space="preserve">The second </w:t>
      </w:r>
      <w:r>
        <w:t>Network</w:t>
      </w:r>
      <w:r w:rsidRPr="00B07A68">
        <w:t xml:space="preserve"> is </w:t>
      </w:r>
      <w:r>
        <w:t>entitled</w:t>
      </w:r>
      <w:r w:rsidRPr="00B07A68">
        <w:t xml:space="preserve"> the </w:t>
      </w:r>
      <w:r w:rsidRPr="0048055F">
        <w:rPr>
          <w:rStyle w:val="Strong"/>
          <w:b w:val="0"/>
          <w:bCs w:val="0"/>
        </w:rPr>
        <w:t>Discriminator</w:t>
      </w:r>
      <w:r w:rsidRPr="00B07A68">
        <w:t>. This model’s goal is to recognize if an input data is ‘</w:t>
      </w:r>
      <w:r w:rsidRPr="00B07A68">
        <w:rPr>
          <w:rStyle w:val="Emphasis"/>
        </w:rPr>
        <w:t>real’ — </w:t>
      </w:r>
      <w:r w:rsidR="0033032F" w:rsidRPr="00B07A68">
        <w:t>goes</w:t>
      </w:r>
      <w:r w:rsidRPr="00B07A68">
        <w:t xml:space="preserve"> to the original dataset — or if it is ‘</w:t>
      </w:r>
      <w:r w:rsidRPr="00B07A68">
        <w:rPr>
          <w:rStyle w:val="Emphasis"/>
        </w:rPr>
        <w:t>fake’</w:t>
      </w:r>
      <w:r w:rsidRPr="00B07A68">
        <w:t xml:space="preserve"> — generated by a </w:t>
      </w:r>
      <w:r w:rsidR="0033032F" w:rsidRPr="00B07A68">
        <w:t>falsifier</w:t>
      </w:r>
      <w:r w:rsidRPr="00B07A68">
        <w:t xml:space="preserve"> Generator Network. In this scenario, a Discriminator is </w:t>
      </w:r>
      <w:r w:rsidR="00071A18" w:rsidRPr="00B07A68">
        <w:t>corresponding</w:t>
      </w:r>
      <w:r w:rsidRPr="00B07A68">
        <w:t xml:space="preserve"> to the </w:t>
      </w:r>
      <w:r w:rsidR="00B44282" w:rsidRPr="00B07A68">
        <w:t xml:space="preserve">law enforcement </w:t>
      </w:r>
      <w:r w:rsidR="00B44282">
        <w:t>agent</w:t>
      </w:r>
      <w:r w:rsidRPr="00B07A68">
        <w:t xml:space="preserve"> (or an art expert), which tries to </w:t>
      </w:r>
      <w:r w:rsidR="00B44282" w:rsidRPr="00B07A68">
        <w:t>spot</w:t>
      </w:r>
      <w:r w:rsidRPr="00B07A68">
        <w:t xml:space="preserve"> artworks as truthful or fraud.</w:t>
      </w:r>
      <w:r w:rsidR="0055259C">
        <w:t xml:space="preserve"> Successful training of a GAN requires reaching an equilibrium state between two opposing objectives, unlike CNN or Long Short-Term </w:t>
      </w:r>
    </w:p>
    <w:p w14:paraId="54B12FDD" w14:textId="40837794" w:rsidR="00026014" w:rsidRPr="00B07A68" w:rsidRDefault="0055259C" w:rsidP="0055259C">
      <w:r>
        <w:t xml:space="preserve">Memory (LSTM) where the training objective is to minimize or maximize the value of a single </w:t>
      </w:r>
      <w:r w:rsidR="002B3670">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BBBF9E5" w:rsidR="00D60A6B" w:rsidRPr="00611D77" w:rsidRDefault="00D60A6B" w:rsidP="002B3670">
                            <w:pPr>
                              <w:pStyle w:val="Caption"/>
                              <w:jc w:val="center"/>
                              <w:rPr>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611D77">
                              <w:rPr>
                                <w:color w:val="auto"/>
                                <w:sz w:val="24"/>
                                <w:szCs w:val="24"/>
                              </w:rPr>
                              <w:t xml:space="preserve"> Cycle Gan vs Recycle 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5BBBF9E5" w:rsidR="00D60A6B" w:rsidRPr="00611D77" w:rsidRDefault="00D60A6B" w:rsidP="002B3670">
                      <w:pPr>
                        <w:pStyle w:val="Caption"/>
                        <w:jc w:val="center"/>
                        <w:rPr>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611D77">
                        <w:rPr>
                          <w:color w:val="auto"/>
                          <w:sz w:val="24"/>
                          <w:szCs w:val="24"/>
                        </w:rPr>
                        <w:t xml:space="preserve"> Cycle Gan vs Recycle GAN</w:t>
                      </w:r>
                    </w:p>
                  </w:txbxContent>
                </v:textbox>
                <w10:wrap type="topAndBottom"/>
              </v:shape>
            </w:pict>
          </mc:Fallback>
        </mc:AlternateConten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t>loss function.</w:t>
      </w:r>
    </w:p>
    <w:p w14:paraId="51E52FC7" w14:textId="43AC94C6" w:rsidR="00026014" w:rsidRDefault="00026014" w:rsidP="006B18C6">
      <w:pPr>
        <w:pStyle w:val="Heading4"/>
      </w:pPr>
      <w:r w:rsidRPr="006B18C6">
        <w:t>Conditional</w:t>
      </w:r>
      <w:r>
        <w:t xml:space="preserve"> GAN</w:t>
      </w:r>
    </w:p>
    <w:p w14:paraId="58749005" w14:textId="2C81BF9C" w:rsidR="00021215" w:rsidRPr="00567B00" w:rsidRDefault="001310C2" w:rsidP="00567B00">
      <w:bookmarkStart w:id="9" w:name="_Toc47219613"/>
      <w:r w:rsidRPr="00567B00">
        <w:t>The conditional GAN</w:t>
      </w:r>
      <w:r w:rsidR="00194262" w:rsidRPr="00567B00">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rsidR="00194262" w:rsidRPr="00567B00">
        <w:fldChar w:fldCharType="separate"/>
      </w:r>
      <w:r w:rsidR="00BC42C5" w:rsidRPr="00BC42C5">
        <w:rPr>
          <w:noProof/>
        </w:rPr>
        <w:t>[10]</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194262" w:rsidRPr="00567B00">
        <w:fldChar w:fldCharType="separate"/>
      </w:r>
      <w:r w:rsidR="00BC42C5" w:rsidRPr="00BC42C5">
        <w:rPr>
          <w:noProof/>
        </w:rPr>
        <w:t>[5]</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 xml:space="preserve">by </w:t>
      </w:r>
      <w:r w:rsidR="002258A6">
        <w:t xml:space="preserve">the </w:t>
      </w:r>
      <w:r w:rsidR="00660F9E" w:rsidRPr="00567B00">
        <w:t>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r w:rsidR="00435CE9">
        <w:fldChar w:fldCharType="begin"/>
      </w:r>
      <w:r w:rsidR="00435CE9">
        <w:instrText xml:space="preserve"> STYLEREF 1 \s </w:instrText>
      </w:r>
      <w:r w:rsidR="00435CE9">
        <w:fldChar w:fldCharType="separate"/>
      </w:r>
      <w:r w:rsidR="0092595D">
        <w:rPr>
          <w:noProof/>
        </w:rPr>
        <w:t>1</w:t>
      </w:r>
      <w:r w:rsidR="00435CE9">
        <w:rPr>
          <w:noProof/>
        </w:rPr>
        <w:fldChar w:fldCharType="end"/>
      </w:r>
      <w:r w:rsidR="0092595D">
        <w:noBreakHyphen/>
      </w:r>
      <w:r w:rsidR="00435CE9">
        <w:fldChar w:fldCharType="begin"/>
      </w:r>
      <w:r w:rsidR="00435CE9">
        <w:instrText xml:space="preserve"> SEQ Figure \* ARABIC \s 1 </w:instrText>
      </w:r>
      <w:r w:rsidR="00435CE9">
        <w:fldChar w:fldCharType="separate"/>
      </w:r>
      <w:r w:rsidR="0092595D">
        <w:rPr>
          <w:noProof/>
        </w:rPr>
        <w:t>3</w:t>
      </w:r>
      <w:r w:rsidR="00435CE9">
        <w:rPr>
          <w:noProof/>
        </w:rPr>
        <w:fldChar w:fldCharType="end"/>
      </w:r>
      <w:r w:rsidRPr="00567B00">
        <w:t>.</w:t>
      </w:r>
      <w:bookmarkEnd w:id="9"/>
    </w:p>
    <w:p w14:paraId="4EA185B4" w14:textId="3F2FD228" w:rsidR="00895771" w:rsidRDefault="00895771" w:rsidP="00895771">
      <w:pPr>
        <w:pStyle w:val="Heading4"/>
      </w:pPr>
      <w:r>
        <w:t xml:space="preserve">Video to video </w:t>
      </w:r>
      <w:r w:rsidRPr="00E23AD3">
        <w:t>transfer</w:t>
      </w:r>
      <w:r>
        <w:t xml:space="preserve">  </w:t>
      </w:r>
    </w:p>
    <w:p w14:paraId="56B229A1" w14:textId="09AE56E6"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F7780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1]","plainTextFormattedCitation":"[11]","previouslyFormattedCitation":"[11]"},"properties":{"noteIndex":0},"schema":"https://github.com/citation-style-language/schema/raw/master/csl-citation.json"}</w:instrText>
      </w:r>
      <w:r>
        <w:fldChar w:fldCharType="separate"/>
      </w:r>
      <w:r w:rsidR="00BC42C5" w:rsidRPr="00BC42C5">
        <w:rPr>
          <w:noProof/>
        </w:rPr>
        <w:t>[11]</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use conditional 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hich works enforcing cycle consistency </w:t>
      </w:r>
      <w:r w:rsidR="00E22C96">
        <w:t xml:space="preserve">for </w:t>
      </w:r>
      <w:r w:rsidR="00C41426">
        <w:t xml:space="preserve">the </w:t>
      </w:r>
      <w:r>
        <w:t>unpaired image.</w:t>
      </w:r>
    </w:p>
    <w:p w14:paraId="571617AA" w14:textId="02D6BF5F" w:rsidR="00CE50D2" w:rsidRDefault="001C1FA8" w:rsidP="00267F4A">
      <w:r>
        <w:t xml:space="preserve">The recent state of artwork work </w:t>
      </w:r>
      <w:proofErr w:type="spellStart"/>
      <w:r>
        <w:t>ReCycle</w:t>
      </w:r>
      <w:proofErr w:type="spellEnd"/>
      <w:r>
        <w:t xml:space="preserve"> GAN by Bansal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motivated by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217CA">
      <w:pPr>
        <w:pStyle w:val="Heading2"/>
      </w:pPr>
      <w:bookmarkStart w:id="10" w:name="_Toc51406888"/>
      <w:bookmarkEnd w:id="6"/>
      <w:r>
        <w:t>Motivation</w:t>
      </w:r>
      <w:bookmarkEnd w:id="10"/>
    </w:p>
    <w:p w14:paraId="4F6803FF" w14:textId="43E14ECB" w:rsidR="005C17D5"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22564E">
        <w:rPr>
          <w:color w:val="FF0000"/>
        </w:rPr>
        <w:t xml:space="preserve">been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w:t>
      </w:r>
      <w:r w:rsidR="005C17D5" w:rsidRPr="00AD0E5B">
        <w:rPr>
          <w:color w:val="FF0000"/>
        </w:rPr>
        <w:t>still there</w:t>
      </w:r>
      <w:r w:rsidR="0030288C" w:rsidRPr="00AD0E5B">
        <w:rPr>
          <w:color w:val="FF0000"/>
        </w:rPr>
        <w:t xml:space="preserve"> </w:t>
      </w:r>
      <w:r w:rsidR="002258A6">
        <w:rPr>
          <w:color w:val="FF0000"/>
        </w:rPr>
        <w:t>is</w:t>
      </w:r>
      <w:r w:rsidR="0030288C" w:rsidRPr="00AD0E5B">
        <w:rPr>
          <w:color w:val="FF0000"/>
        </w:rPr>
        <w:t xml:space="preserve">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set (</w:t>
      </w:r>
      <w:r w:rsidR="006F7F02">
        <w:rPr>
          <w:color w:val="FF0000"/>
        </w:rPr>
        <w:t xml:space="preserve">such as </w:t>
      </w:r>
      <w:r w:rsidR="001157A4" w:rsidRPr="00AD0E5B">
        <w:rPr>
          <w:color w:val="FF0000"/>
        </w:rPr>
        <w:t xml:space="preserve">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w:t>
      </w:r>
    </w:p>
    <w:p w14:paraId="574E7E84" w14:textId="0F919EBE" w:rsidR="00DF45B5" w:rsidRPr="00AD0E5B" w:rsidRDefault="005A617F" w:rsidP="00DF45B5">
      <w:pPr>
        <w:rPr>
          <w:color w:val="FF0000"/>
        </w:rPr>
      </w:pPr>
      <w:r w:rsidRPr="00AD0E5B">
        <w:rPr>
          <w:color w:val="FF0000"/>
        </w:rPr>
        <w:t xml:space="preserve">Even though </w:t>
      </w:r>
      <w:r w:rsidR="00C37D2A" w:rsidRPr="00AD0E5B">
        <w:rPr>
          <w:color w:val="FF0000"/>
        </w:rPr>
        <w:t>this work</w:t>
      </w:r>
      <w:r w:rsidRPr="00AD0E5B">
        <w:rPr>
          <w:color w:val="FF0000"/>
        </w:rPr>
        <w:t xml:space="preserve"> focused </w:t>
      </w:r>
      <w:r w:rsidR="00C41426">
        <w:rPr>
          <w:color w:val="FF0000"/>
        </w:rPr>
        <w:t>on</w:t>
      </w:r>
      <w:r w:rsidRPr="00AD0E5B">
        <w:rPr>
          <w:color w:val="FF0000"/>
        </w:rPr>
        <w:t xml:space="preserve"> </w:t>
      </w:r>
      <w:r w:rsidR="00C37D2A" w:rsidRPr="00AD0E5B">
        <w:rPr>
          <w:color w:val="FF0000"/>
        </w:rPr>
        <w:t>un</w:t>
      </w:r>
      <w:r w:rsidRPr="00AD0E5B">
        <w:rPr>
          <w:color w:val="FF0000"/>
        </w:rPr>
        <w:t xml:space="preserve">pair dataset there is one major addition this thesis work could </w:t>
      </w:r>
      <w:r w:rsidR="00576712" w:rsidRPr="00AD0E5B">
        <w:rPr>
          <w:color w:val="FF0000"/>
        </w:rPr>
        <w:t xml:space="preserve">back </w:t>
      </w:r>
      <w:r w:rsidRPr="00AD0E5B">
        <w:rPr>
          <w:color w:val="FF0000"/>
        </w:rPr>
        <w:t xml:space="preserve">specifically in data augmentation to improve data </w:t>
      </w:r>
      <w:r w:rsidR="00576712" w:rsidRPr="00AD0E5B">
        <w:rPr>
          <w:color w:val="FF0000"/>
        </w:rPr>
        <w:t xml:space="preserve">insufficiency in </w:t>
      </w:r>
      <w:r w:rsidRPr="00AD0E5B">
        <w:rPr>
          <w:color w:val="FF0000"/>
        </w:rPr>
        <w:t>deep learning</w:t>
      </w:r>
      <w:r w:rsidR="00576712" w:rsidRPr="00AD0E5B">
        <w:rPr>
          <w:color w:val="FF0000"/>
        </w:rPr>
        <w:t xml:space="preserve"> so as to improve convergence</w:t>
      </w:r>
      <w:r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22564E">
        <w:rPr>
          <w:color w:val="FF0000"/>
        </w:rPr>
        <w:t xml:space="preserve">th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F7780F">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AD0E5B">
        <w:rPr>
          <w:color w:val="FF0000"/>
        </w:rPr>
        <w:fldChar w:fldCharType="separate"/>
      </w:r>
      <w:r w:rsidR="00BC42C5" w:rsidRPr="00BC42C5">
        <w:rPr>
          <w:noProof/>
          <w:color w:val="FF0000"/>
        </w:rPr>
        <w:t>[12], [13]</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0A6C240E" w:rsidR="001C1FA8" w:rsidRDefault="001C1FA8" w:rsidP="009217CA">
      <w:pPr>
        <w:pStyle w:val="Heading2"/>
      </w:pPr>
      <w:bookmarkStart w:id="11" w:name="_Toc51406889"/>
      <w:r w:rsidRPr="00597B94">
        <w:t>Statement of the Problem</w:t>
      </w:r>
      <w:bookmarkEnd w:id="11"/>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w:t>
      </w:r>
      <w:r>
        <w:rPr>
          <w:rFonts w:eastAsiaTheme="minorEastAsia"/>
        </w:rPr>
        <w:lastRenderedPageBreak/>
        <w:t xml:space="preserve">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A10AF0"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B52C14" w:rsidRDefault="00AE4275" w:rsidP="00D47498">
      <w:pPr>
        <w:pStyle w:val="ListParagraph"/>
        <w:numPr>
          <w:ilvl w:val="0"/>
          <w:numId w:val="2"/>
        </w:numPr>
        <w:rPr>
          <w:rStyle w:val="Emphasis"/>
          <w:highlight w:val="yellow"/>
        </w:rPr>
      </w:pPr>
      <w:r w:rsidRPr="00B52C14">
        <w:rPr>
          <w:rStyle w:val="Emphasis"/>
          <w:highlight w:val="yellow"/>
        </w:rPr>
        <w:t xml:space="preserve">What </w:t>
      </w:r>
      <w:r w:rsidR="00154913" w:rsidRPr="00B52C14">
        <w:rPr>
          <w:rStyle w:val="Emphasis"/>
          <w:highlight w:val="yellow"/>
        </w:rPr>
        <w:t>are</w:t>
      </w:r>
      <w:r w:rsidRPr="00B52C14">
        <w:rPr>
          <w:rStyle w:val="Emphasis"/>
          <w:highlight w:val="yellow"/>
        </w:rPr>
        <w:t xml:space="preserve"> effective temporal </w:t>
      </w:r>
      <w:r w:rsidR="001B5BE0" w:rsidRPr="00B52C14">
        <w:rPr>
          <w:rStyle w:val="Emphasis"/>
          <w:highlight w:val="yellow"/>
        </w:rPr>
        <w:t xml:space="preserve">cycle </w:t>
      </w:r>
      <w:r w:rsidRPr="00B52C14">
        <w:rPr>
          <w:rStyle w:val="Emphasis"/>
          <w:highlight w:val="yellow"/>
        </w:rPr>
        <w:t xml:space="preserve">consistency </w:t>
      </w:r>
      <w:r w:rsidR="00207478" w:rsidRPr="00B52C14">
        <w:rPr>
          <w:rStyle w:val="Emphasis"/>
          <w:highlight w:val="yellow"/>
        </w:rPr>
        <w:t>constraints</w:t>
      </w:r>
      <w:r w:rsidRPr="00B52C14">
        <w:rPr>
          <w:rStyle w:val="Emphasis"/>
          <w:highlight w:val="yellow"/>
        </w:rPr>
        <w:t xml:space="preserve"> for a video to video translation? </w:t>
      </w:r>
    </w:p>
    <w:p w14:paraId="160A1C5D" w14:textId="01C7260A" w:rsidR="008B5E4C" w:rsidRPr="001B5BE0" w:rsidRDefault="001C1FA8" w:rsidP="00D47498">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118310FA" w:rsidR="001C1FA8" w:rsidRPr="000E70C0" w:rsidRDefault="00D70CDA" w:rsidP="009217CA">
      <w:pPr>
        <w:pStyle w:val="Heading2"/>
      </w:pPr>
      <w:bookmarkStart w:id="12" w:name="_Toc51406890"/>
      <w:r>
        <w:t xml:space="preserve">The </w:t>
      </w:r>
      <w:r w:rsidR="001C1FA8" w:rsidRPr="000E70C0">
        <w:t>Objective</w:t>
      </w:r>
      <w:r>
        <w:t xml:space="preserve"> o</w:t>
      </w:r>
      <w:r w:rsidR="00D82757">
        <w:t xml:space="preserve">f </w:t>
      </w:r>
      <w:r w:rsidR="00C41426">
        <w:t xml:space="preserve">the </w:t>
      </w:r>
      <w:r w:rsidR="00D82757">
        <w:t>Thesis</w:t>
      </w:r>
      <w:bookmarkEnd w:id="12"/>
    </w:p>
    <w:p w14:paraId="70687FD8" w14:textId="2A162342" w:rsidR="001C1FA8" w:rsidRDefault="001C1FA8" w:rsidP="00836C21">
      <w:pPr>
        <w:pStyle w:val="Heading3"/>
      </w:pPr>
      <w:bookmarkStart w:id="13" w:name="_Toc46601390"/>
      <w:bookmarkStart w:id="14" w:name="_Toc46601527"/>
      <w:bookmarkStart w:id="15" w:name="_Toc46746787"/>
      <w:bookmarkStart w:id="16" w:name="_Toc47207568"/>
      <w:bookmarkStart w:id="17" w:name="_Toc47231476"/>
      <w:bookmarkStart w:id="18" w:name="_Toc48646268"/>
      <w:bookmarkStart w:id="19" w:name="_Toc48646362"/>
      <w:bookmarkStart w:id="20" w:name="_Toc46601391"/>
      <w:bookmarkStart w:id="21" w:name="_Toc46601528"/>
      <w:bookmarkStart w:id="22" w:name="_Toc46746788"/>
      <w:bookmarkStart w:id="23" w:name="_Toc47207569"/>
      <w:bookmarkStart w:id="24" w:name="_Toc47231477"/>
      <w:bookmarkStart w:id="25" w:name="_Toc48646269"/>
      <w:bookmarkStart w:id="26" w:name="_Toc48646363"/>
      <w:bookmarkStart w:id="27" w:name="_Toc46601392"/>
      <w:bookmarkStart w:id="28" w:name="_Toc46601529"/>
      <w:bookmarkStart w:id="29" w:name="_Toc46746789"/>
      <w:bookmarkStart w:id="30" w:name="_Toc47207570"/>
      <w:bookmarkStart w:id="31" w:name="_Toc47231478"/>
      <w:bookmarkStart w:id="32" w:name="_Toc48646270"/>
      <w:bookmarkStart w:id="33" w:name="_Toc48646364"/>
      <w:bookmarkStart w:id="34" w:name="_Toc51406891"/>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9C166F">
        <w:t>General</w:t>
      </w:r>
      <w:r>
        <w:t xml:space="preserve"> Objective</w:t>
      </w:r>
      <w:bookmarkEnd w:id="34"/>
    </w:p>
    <w:p w14:paraId="73FD83C4" w14:textId="2564B3AD"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t>
      </w:r>
      <w:proofErr w:type="spellStart"/>
      <w:r>
        <w:t>ReCycle</w:t>
      </w:r>
      <w:proofErr w:type="spellEnd"/>
      <w:r w:rsidR="00AC5123">
        <w:t>-</w:t>
      </w:r>
      <w:r>
        <w:t>GAN.</w:t>
      </w:r>
    </w:p>
    <w:p w14:paraId="5FB4F19C" w14:textId="7B61BC19" w:rsidR="001C1FA8" w:rsidRDefault="001C1FA8" w:rsidP="00836C21">
      <w:pPr>
        <w:pStyle w:val="Heading3"/>
      </w:pPr>
      <w:bookmarkStart w:id="35" w:name="_Toc51406892"/>
      <w:r>
        <w:t>Specific Objective</w:t>
      </w:r>
      <w:bookmarkEnd w:id="35"/>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D47498">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D47498">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D47498">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D47498">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D47498">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proofErr w:type="spellStart"/>
      <w:r w:rsidR="002358CF" w:rsidRPr="00C74C71">
        <w:t>K</w:t>
      </w:r>
      <w:r w:rsidRPr="00C74C71">
        <w:t>eras</w:t>
      </w:r>
      <w:proofErr w:type="spellEnd"/>
      <w:r w:rsidRPr="00C74C71">
        <w:t xml:space="preserve"> and </w:t>
      </w:r>
      <w:r w:rsidR="00F27F8E" w:rsidRPr="00C74C71">
        <w:t>TensorFlow</w:t>
      </w:r>
      <w:r w:rsidRPr="00C74C71">
        <w:t xml:space="preserve"> framework. </w:t>
      </w:r>
    </w:p>
    <w:p w14:paraId="2C9890A5" w14:textId="18674074" w:rsidR="001C1FA8" w:rsidRPr="00C74C71" w:rsidRDefault="001C1FA8" w:rsidP="00D47498">
      <w:pPr>
        <w:pStyle w:val="ListParagraph"/>
        <w:numPr>
          <w:ilvl w:val="0"/>
          <w:numId w:val="1"/>
        </w:numPr>
      </w:pPr>
      <w:r w:rsidRPr="00C74C71">
        <w:lastRenderedPageBreak/>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D47498">
      <w:pPr>
        <w:pStyle w:val="ListParagraph"/>
        <w:numPr>
          <w:ilvl w:val="0"/>
          <w:numId w:val="1"/>
        </w:numPr>
      </w:pPr>
      <w:r w:rsidRPr="00C74C71">
        <w:t xml:space="preserve">To train the model using </w:t>
      </w:r>
      <w:r w:rsidR="00C41426" w:rsidRPr="00C74C71">
        <w:t xml:space="preserve">a </w:t>
      </w:r>
      <w:r w:rsidRPr="00C74C71">
        <w:t>proper dataset.</w:t>
      </w:r>
    </w:p>
    <w:p w14:paraId="73F1D16C" w14:textId="11980805" w:rsidR="001C1FA8" w:rsidRPr="00C74C71" w:rsidRDefault="001C1FA8" w:rsidP="00D47498">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D47498">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217CA">
      <w:pPr>
        <w:pStyle w:val="Heading2"/>
      </w:pPr>
      <w:bookmarkStart w:id="36" w:name="_Toc21334375"/>
      <w:bookmarkStart w:id="37" w:name="_Toc51406893"/>
      <w:r w:rsidRPr="00CA45EF">
        <w:t xml:space="preserve">Research </w:t>
      </w:r>
      <w:r w:rsidRPr="00926776">
        <w:t>Methodology</w:t>
      </w:r>
      <w:bookmarkEnd w:id="36"/>
      <w:bookmarkEnd w:id="37"/>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836C21">
      <w:pPr>
        <w:pStyle w:val="Heading3"/>
      </w:pPr>
      <w:bookmarkStart w:id="38" w:name="_Toc46601396"/>
      <w:bookmarkStart w:id="39" w:name="_Toc46601533"/>
      <w:bookmarkStart w:id="40" w:name="_Toc46746793"/>
      <w:bookmarkStart w:id="41" w:name="_Toc47207574"/>
      <w:bookmarkStart w:id="42" w:name="_Toc47231482"/>
      <w:bookmarkStart w:id="43" w:name="_Toc48646274"/>
      <w:bookmarkStart w:id="44" w:name="_Toc48646368"/>
      <w:bookmarkStart w:id="45" w:name="_Toc294054"/>
      <w:bookmarkStart w:id="46" w:name="_Toc21334376"/>
      <w:bookmarkStart w:id="47" w:name="_Toc51406894"/>
      <w:bookmarkEnd w:id="38"/>
      <w:bookmarkEnd w:id="39"/>
      <w:bookmarkEnd w:id="40"/>
      <w:bookmarkEnd w:id="41"/>
      <w:bookmarkEnd w:id="42"/>
      <w:bookmarkEnd w:id="43"/>
      <w:bookmarkEnd w:id="44"/>
      <w:r w:rsidRPr="00CA45EF">
        <w:t xml:space="preserve">Data </w:t>
      </w:r>
      <w:r w:rsidRPr="00926776">
        <w:t>Collection</w:t>
      </w:r>
      <w:bookmarkEnd w:id="45"/>
      <w:bookmarkEnd w:id="46"/>
      <w:bookmarkEnd w:id="47"/>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836C21">
      <w:pPr>
        <w:pStyle w:val="Heading3"/>
      </w:pPr>
      <w:bookmarkStart w:id="48" w:name="_Toc294055"/>
      <w:bookmarkStart w:id="49" w:name="_Toc21334377"/>
      <w:bookmarkStart w:id="50" w:name="_Toc51406895"/>
      <w:r w:rsidRPr="00CA45EF">
        <w:t>Literature Review</w:t>
      </w:r>
      <w:bookmarkEnd w:id="48"/>
      <w:bookmarkEnd w:id="49"/>
      <w:bookmarkEnd w:id="50"/>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836C21">
      <w:pPr>
        <w:pStyle w:val="Heading3"/>
      </w:pPr>
      <w:bookmarkStart w:id="51" w:name="_Toc294056"/>
      <w:bookmarkStart w:id="52" w:name="_Toc21334378"/>
      <w:bookmarkStart w:id="53" w:name="_Toc51406896"/>
      <w:r w:rsidRPr="00926776">
        <w:t>Evaluation</w:t>
      </w:r>
      <w:bookmarkEnd w:id="51"/>
      <w:bookmarkEnd w:id="52"/>
      <w:bookmarkEnd w:id="53"/>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836C21">
      <w:pPr>
        <w:pStyle w:val="Heading3"/>
      </w:pPr>
      <w:bookmarkStart w:id="54" w:name="_Toc294057"/>
      <w:bookmarkStart w:id="55" w:name="_Toc21334379"/>
      <w:bookmarkStart w:id="56" w:name="_Toc51406897"/>
      <w:r w:rsidRPr="00CA45EF">
        <w:t>Implementation Tools</w:t>
      </w:r>
      <w:bookmarkEnd w:id="54"/>
      <w:bookmarkEnd w:id="55"/>
      <w:bookmarkEnd w:id="56"/>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D47498">
      <w:pPr>
        <w:pStyle w:val="ListParagraph"/>
        <w:numPr>
          <w:ilvl w:val="0"/>
          <w:numId w:val="21"/>
        </w:numPr>
      </w:pPr>
      <w:r w:rsidRPr="00CA45EF">
        <w:t xml:space="preserve">OpenCV, </w:t>
      </w:r>
      <w:r w:rsidR="004756D4" w:rsidRPr="00CA45EF">
        <w:t>TensorFlow</w:t>
      </w:r>
      <w:r w:rsidR="00C41426">
        <w:t>,</w:t>
      </w:r>
      <w:r w:rsidRPr="00CA45EF">
        <w:t xml:space="preserve"> and </w:t>
      </w:r>
      <w:proofErr w:type="spellStart"/>
      <w:r w:rsidRPr="00CA45EF">
        <w:t>Keras</w:t>
      </w:r>
      <w:proofErr w:type="spellEnd"/>
      <w:r w:rsidRPr="00CA45EF">
        <w:t xml:space="preserve">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D47498">
      <w:pPr>
        <w:pStyle w:val="ListParagraph"/>
        <w:numPr>
          <w:ilvl w:val="0"/>
          <w:numId w:val="21"/>
        </w:numPr>
      </w:pPr>
      <w:r>
        <w:lastRenderedPageBreak/>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D47498">
      <w:pPr>
        <w:pStyle w:val="ListParagraph"/>
        <w:numPr>
          <w:ilvl w:val="0"/>
          <w:numId w:val="21"/>
        </w:numPr>
      </w:pPr>
      <w:r>
        <w:t>GPU</w:t>
      </w:r>
      <w:r w:rsidR="00F75927">
        <w:t xml:space="preserve"> to train the network more </w:t>
      </w:r>
      <w:r w:rsidR="007525AB">
        <w:t>efficiently</w:t>
      </w:r>
      <w:r w:rsidR="00F75927">
        <w:t>.</w:t>
      </w:r>
    </w:p>
    <w:p w14:paraId="448F3148" w14:textId="6F8F0806" w:rsidR="000D77B7" w:rsidRPr="005037DA" w:rsidRDefault="000D77B7" w:rsidP="009217CA">
      <w:pPr>
        <w:pStyle w:val="Heading2"/>
      </w:pPr>
      <w:bookmarkStart w:id="57" w:name="_Toc51406898"/>
      <w:r w:rsidRPr="005037DA">
        <w:t xml:space="preserve">Scope </w:t>
      </w:r>
      <w:r w:rsidR="00864A5F" w:rsidRPr="005037DA">
        <w:t>and Limitation</w:t>
      </w:r>
      <w:bookmarkEnd w:id="57"/>
    </w:p>
    <w:p w14:paraId="718FDA8E" w14:textId="128D491D" w:rsidR="007E129A" w:rsidRPr="007E129A" w:rsidRDefault="007E129A" w:rsidP="00836C21">
      <w:pPr>
        <w:pStyle w:val="Heading3"/>
      </w:pPr>
      <w:bookmarkStart w:id="58" w:name="_Toc46601402"/>
      <w:bookmarkStart w:id="59" w:name="_Toc46601539"/>
      <w:bookmarkStart w:id="60" w:name="_Toc46746799"/>
      <w:bookmarkStart w:id="61" w:name="_Toc47207580"/>
      <w:bookmarkStart w:id="62" w:name="_Toc47231488"/>
      <w:bookmarkStart w:id="63" w:name="_Toc48646280"/>
      <w:bookmarkStart w:id="64" w:name="_Toc48646374"/>
      <w:bookmarkStart w:id="65" w:name="_Toc51406899"/>
      <w:bookmarkEnd w:id="58"/>
      <w:bookmarkEnd w:id="59"/>
      <w:bookmarkEnd w:id="60"/>
      <w:bookmarkEnd w:id="61"/>
      <w:bookmarkEnd w:id="62"/>
      <w:bookmarkEnd w:id="63"/>
      <w:bookmarkEnd w:id="64"/>
      <w:r>
        <w:t>Scope</w:t>
      </w:r>
      <w:bookmarkEnd w:id="65"/>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D47498">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5E73A414" w14:textId="1AE559A9" w:rsidR="003F04DD" w:rsidRDefault="003F04DD" w:rsidP="00D47498">
      <w:pPr>
        <w:pStyle w:val="ListParagraph"/>
        <w:numPr>
          <w:ilvl w:val="0"/>
          <w:numId w:val="19"/>
        </w:numPr>
      </w:pPr>
      <w:r>
        <w:t xml:space="preserve">Add </w:t>
      </w:r>
      <w:r w:rsidR="00C42905">
        <w:t xml:space="preserve">learning </w:t>
      </w:r>
      <w:r>
        <w:t>constraint to Cycle GAN network</w:t>
      </w:r>
      <w:r w:rsidR="00C42905">
        <w:t>.</w:t>
      </w:r>
    </w:p>
    <w:p w14:paraId="3F85A55B" w14:textId="41AE800F" w:rsidR="00576BA8" w:rsidRPr="005037DA" w:rsidRDefault="009E0CA4" w:rsidP="00D47498">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836C21">
      <w:pPr>
        <w:pStyle w:val="Heading3"/>
      </w:pPr>
      <w:bookmarkStart w:id="66" w:name="_Toc294060"/>
      <w:bookmarkStart w:id="67" w:name="_Toc21334382"/>
      <w:bookmarkStart w:id="68" w:name="_Toc51406900"/>
      <w:r w:rsidRPr="007E129A">
        <w:t>Limitations</w:t>
      </w:r>
      <w:bookmarkEnd w:id="66"/>
      <w:bookmarkEnd w:id="67"/>
      <w:bookmarkEnd w:id="68"/>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D47498">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D47498">
      <w:pPr>
        <w:pStyle w:val="ListParagraph"/>
        <w:numPr>
          <w:ilvl w:val="0"/>
          <w:numId w:val="18"/>
        </w:numPr>
      </w:pPr>
      <w:r w:rsidRPr="003D7857">
        <w:t xml:space="preserve">The video does </w:t>
      </w:r>
      <w:r w:rsidRPr="000577CA">
        <w:rPr>
          <w:b/>
          <w:bCs/>
        </w:rPr>
        <w:t xml:space="preserve">not zoom in </w:t>
      </w:r>
      <w:r w:rsidRPr="000577CA">
        <w:t>or</w:t>
      </w:r>
      <w:r w:rsidRPr="000577CA">
        <w:rPr>
          <w:b/>
          <w:bCs/>
        </w:rPr>
        <w:t xml:space="preserve">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217CA">
      <w:pPr>
        <w:pStyle w:val="Heading2"/>
      </w:pPr>
      <w:bookmarkStart w:id="69" w:name="_Toc51406901"/>
      <w:r>
        <w:t>Organization of the thesis</w:t>
      </w:r>
      <w:bookmarkEnd w:id="69"/>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w:t>
      </w:r>
      <w:r>
        <w:lastRenderedPageBreak/>
        <w:t xml:space="preserve">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w:t>
      </w:r>
      <w:r w:rsidR="000577CA">
        <w:t>s</w:t>
      </w:r>
      <w:r>
        <w:t xml:space="preserve"> ha</w:t>
      </w:r>
      <w:r w:rsidR="00C41426">
        <w:t>ve</w:t>
      </w:r>
      <w:r>
        <w:t xml:space="preserve"> been discussed.</w:t>
      </w:r>
    </w:p>
    <w:p w14:paraId="734DEEC8" w14:textId="77777777" w:rsidR="000577CA" w:rsidRDefault="000577CA" w:rsidP="00091C6C"/>
    <w:p w14:paraId="7DAADDCD" w14:textId="4D0A0AE1" w:rsidR="000577CA" w:rsidRDefault="000577CA" w:rsidP="00091C6C">
      <w:r>
        <w:t>Chapter Five:</w:t>
      </w:r>
      <w:r w:rsidRPr="000577CA">
        <w:t xml:space="preserve"> </w:t>
      </w:r>
      <w:r w:rsidR="004E31A2">
        <w:t>E</w:t>
      </w:r>
      <w:r w:rsidR="004E31A2" w:rsidRPr="004E31A2">
        <w:t xml:space="preserve">xplains how the desired </w:t>
      </w:r>
      <w:r w:rsidR="004E31A2">
        <w:t xml:space="preserve">proposed </w:t>
      </w:r>
      <w:r w:rsidR="004E31A2" w:rsidRPr="004E31A2">
        <w:t>solution is implemented.</w:t>
      </w:r>
      <w:r>
        <w:t xml:space="preserve"> The working environment, cycle-GAN implementation,</w:t>
      </w:r>
      <w:r w:rsidR="004E31A2">
        <w:t xml:space="preserve"> with training pseudocode implementation </w:t>
      </w:r>
      <w:r w:rsidR="005220DC">
        <w:t xml:space="preserve">described </w:t>
      </w:r>
      <w:r w:rsidR="004E31A2">
        <w:t>using snip code</w:t>
      </w:r>
      <w:r w:rsidR="005220DC">
        <w:t>.</w:t>
      </w:r>
    </w:p>
    <w:p w14:paraId="20D2AF88" w14:textId="0FCE6FFC" w:rsidR="007836BC" w:rsidRDefault="007836BC" w:rsidP="00091C6C">
      <w:r w:rsidRPr="00FB3727">
        <w:t>Chapter</w:t>
      </w:r>
      <w:r>
        <w:t xml:space="preserve"> </w:t>
      </w:r>
      <w:r w:rsidR="000577CA">
        <w:t>Six</w:t>
      </w:r>
      <w:r>
        <w:t>:</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176803A6" w:rsidR="006B18C6" w:rsidRDefault="00E948FF" w:rsidP="00091C6C">
      <w:r w:rsidRPr="00FB3727">
        <w:t>C</w:t>
      </w:r>
      <w:r w:rsidR="008C7F48" w:rsidRPr="00FB3727">
        <w:t>hapter</w:t>
      </w:r>
      <w:r>
        <w:t xml:space="preserve"> </w:t>
      </w:r>
      <w:r w:rsidR="000577CA">
        <w:t>Seven</w:t>
      </w:r>
      <w:r>
        <w:t xml:space="preserve">: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279B9EDE" w:rsidR="00645A4E" w:rsidRPr="00645A4E" w:rsidRDefault="009C166F" w:rsidP="004F7081">
      <w:pPr>
        <w:pStyle w:val="Heading1"/>
      </w:pPr>
      <w:bookmarkStart w:id="70" w:name="_Toc51406902"/>
      <w:r>
        <w:t>Literature review</w:t>
      </w:r>
      <w:bookmarkStart w:id="71" w:name="_Toc44355908"/>
      <w:bookmarkStart w:id="72" w:name="_Toc44355967"/>
      <w:bookmarkStart w:id="73" w:name="_Toc44462721"/>
      <w:bookmarkStart w:id="74" w:name="_Toc44644513"/>
      <w:bookmarkStart w:id="75" w:name="_Toc44647366"/>
      <w:bookmarkStart w:id="76" w:name="_Toc46593320"/>
      <w:bookmarkStart w:id="77" w:name="_Toc46593393"/>
      <w:bookmarkStart w:id="78" w:name="_Toc46600113"/>
      <w:bookmarkStart w:id="79" w:name="_Toc46600189"/>
      <w:bookmarkStart w:id="80" w:name="_Toc46601408"/>
      <w:bookmarkStart w:id="81" w:name="_Toc46601545"/>
      <w:bookmarkStart w:id="82" w:name="_Toc46746805"/>
      <w:bookmarkStart w:id="83" w:name="_Toc47207586"/>
      <w:bookmarkStart w:id="84" w:name="_Toc47231494"/>
      <w:bookmarkStart w:id="85" w:name="_Toc48646286"/>
      <w:bookmarkStart w:id="86" w:name="_Toc48646380"/>
      <w:bookmarkStart w:id="87" w:name="_Toc46601409"/>
      <w:bookmarkStart w:id="88" w:name="_Toc46601546"/>
      <w:bookmarkStart w:id="89" w:name="_Toc46746806"/>
      <w:bookmarkStart w:id="90" w:name="_Toc47207587"/>
      <w:bookmarkStart w:id="91" w:name="_Toc47231495"/>
      <w:bookmarkStart w:id="92" w:name="_Toc48646287"/>
      <w:bookmarkStart w:id="93" w:name="_Toc48646381"/>
      <w:bookmarkStart w:id="94" w:name="_Toc50399149"/>
      <w:bookmarkStart w:id="95" w:name="_Toc50399227"/>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00B6FC9F" w14:textId="70E31C6A" w:rsidR="00A73555" w:rsidRDefault="00A73555" w:rsidP="009217CA">
      <w:pPr>
        <w:pStyle w:val="Heading2"/>
      </w:pPr>
      <w:bookmarkStart w:id="96" w:name="_Toc51406903"/>
      <w:r>
        <w:t>Introduction</w:t>
      </w:r>
      <w:bookmarkEnd w:id="96"/>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53AB63B" w:rsidR="000F5FA4" w:rsidRDefault="002B3670" w:rsidP="00021417">
      <w:pPr>
        <w:keepNext/>
      </w:pPr>
      <w:r>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1031E4B0" w:rsidR="00D60A6B" w:rsidRPr="00611D77" w:rsidRDefault="00D60A6B" w:rsidP="002B3670">
                            <w:pPr>
                              <w:pStyle w:val="Caption"/>
                              <w:jc w:val="center"/>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1031E4B0" w:rsidR="00D60A6B" w:rsidRPr="00611D77" w:rsidRDefault="00D60A6B" w:rsidP="002B3670">
                      <w:pPr>
                        <w:pStyle w:val="Caption"/>
                        <w:jc w:val="center"/>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v:textbox>
                <w10:wrap type="topAndBottom"/>
              </v:shape>
            </w:pict>
          </mc:Fallback>
        </mc:AlternateContent>
      </w:r>
      <w:r w:rsidR="006E1565"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fldChar w:fldCharType="separate"/>
      </w:r>
      <w:r w:rsidR="00BC42C5" w:rsidRPr="00BC42C5">
        <w:rPr>
          <w:noProof/>
        </w:rPr>
        <w:t>[5]</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w:t>
      </w:r>
      <w:r w:rsidR="008B5E4C">
        <w:lastRenderedPageBreak/>
        <w:t xml:space="preserve">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217CA">
      <w:pPr>
        <w:pStyle w:val="Heading2"/>
      </w:pPr>
      <w:bookmarkStart w:id="97" w:name="_Inside_GAN"/>
      <w:bookmarkStart w:id="98" w:name="_Toc51406904"/>
      <w:bookmarkEnd w:id="97"/>
      <w:r>
        <w:t>Inside GAN</w:t>
      </w:r>
      <w:bookmarkEnd w:id="98"/>
    </w:p>
    <w:p w14:paraId="6B363AAF" w14:textId="36A65E12"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hyperlink w:anchor="_Inside_GAN" w:history="1">
        <w:r w:rsidR="005070E7" w:rsidRPr="002258A6">
          <w:rPr>
            <w:rStyle w:val="Hyperlink"/>
          </w:rPr>
          <w:t xml:space="preserve">figure </w:t>
        </w:r>
        <w:r w:rsidR="002258A6" w:rsidRPr="002258A6">
          <w:rPr>
            <w:rStyle w:val="Hyperlink"/>
          </w:rPr>
          <w:t>2_1</w:t>
        </w:r>
      </w:hyperlink>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2A03E0" w:rsidR="00FA1F33" w:rsidRDefault="00FA1F33" w:rsidP="00FA1F33">
      <w:r>
        <w:t xml:space="preserve">The loss function used in training the networks is formulated </w:t>
      </w:r>
      <w:r w:rsidR="00286C02">
        <w:t xml:space="preserve">as </w:t>
      </w:r>
      <w:r w:rsidR="00286C02">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fldChar w:fldCharType="separate"/>
      </w:r>
      <w:r w:rsidR="00BC42C5" w:rsidRPr="00BC42C5">
        <w:rPr>
          <w:noProof/>
        </w:rPr>
        <w:t>[5]</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9BB8B3C" w:rsidR="00FA1F33" w:rsidRPr="00611D77" w:rsidRDefault="00FA1F33" w:rsidP="00FA1F33">
      <w:pPr>
        <w:pStyle w:val="Caption"/>
        <w:keepNext/>
        <w:jc w:val="center"/>
        <w:rPr>
          <w:color w:val="auto"/>
          <w:sz w:val="24"/>
          <w:szCs w:val="24"/>
        </w:rPr>
      </w:pPr>
      <w:r w:rsidRPr="00611D77">
        <w:rPr>
          <w:color w:val="auto"/>
          <w:sz w:val="24"/>
          <w:szCs w:val="24"/>
        </w:rPr>
        <w:t xml:space="preserve">Equation </w:t>
      </w:r>
      <w:r w:rsidR="00E81976" w:rsidRPr="00611D77">
        <w:rPr>
          <w:color w:val="auto"/>
          <w:sz w:val="24"/>
          <w:szCs w:val="24"/>
        </w:rPr>
        <w:fldChar w:fldCharType="begin"/>
      </w:r>
      <w:r w:rsidR="00E81976" w:rsidRPr="00611D77">
        <w:rPr>
          <w:color w:val="auto"/>
          <w:sz w:val="24"/>
          <w:szCs w:val="24"/>
        </w:rPr>
        <w:instrText xml:space="preserve"> SEQ Equation \* ARABIC </w:instrText>
      </w:r>
      <w:r w:rsidR="00E81976" w:rsidRPr="00611D77">
        <w:rPr>
          <w:color w:val="auto"/>
          <w:sz w:val="24"/>
          <w:szCs w:val="24"/>
        </w:rPr>
        <w:fldChar w:fldCharType="separate"/>
      </w:r>
      <w:r w:rsidR="00611D77">
        <w:rPr>
          <w:noProof/>
          <w:color w:val="auto"/>
          <w:sz w:val="24"/>
          <w:szCs w:val="24"/>
        </w:rPr>
        <w:t>1</w:t>
      </w:r>
      <w:r w:rsidR="00E81976" w:rsidRPr="00611D77">
        <w:rPr>
          <w:noProof/>
          <w:color w:val="auto"/>
          <w:sz w:val="24"/>
          <w:szCs w:val="24"/>
        </w:rPr>
        <w:fldChar w:fldCharType="end"/>
      </w:r>
      <w:r w:rsidRPr="00611D77">
        <w:rPr>
          <w:color w:val="auto"/>
          <w:sz w:val="24"/>
          <w:szCs w:val="24"/>
        </w:rPr>
        <w:t xml:space="preserve"> 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D47498">
      <w:pPr>
        <w:pStyle w:val="ListParagraph"/>
        <w:numPr>
          <w:ilvl w:val="1"/>
          <w:numId w:val="3"/>
        </w:numPr>
        <w:rPr>
          <w:rStyle w:val="Heading3Char"/>
          <w:b w:val="0"/>
          <w:vanish/>
        </w:rPr>
      </w:pPr>
      <w:bookmarkStart w:id="99" w:name="_Toc46601412"/>
      <w:bookmarkStart w:id="100" w:name="_Toc46601549"/>
      <w:bookmarkStart w:id="101" w:name="_Toc46746809"/>
      <w:bookmarkStart w:id="102" w:name="_Toc47207590"/>
      <w:bookmarkStart w:id="103" w:name="_Toc47231498"/>
      <w:bookmarkStart w:id="104" w:name="_Toc48646290"/>
      <w:bookmarkStart w:id="105" w:name="_Toc48646384"/>
      <w:bookmarkEnd w:id="99"/>
      <w:bookmarkEnd w:id="100"/>
      <w:bookmarkEnd w:id="101"/>
      <w:bookmarkEnd w:id="102"/>
      <w:bookmarkEnd w:id="103"/>
      <w:bookmarkEnd w:id="104"/>
      <w:bookmarkEnd w:id="105"/>
    </w:p>
    <w:p w14:paraId="09F3A6AB" w14:textId="77777777" w:rsidR="00E90D56" w:rsidRPr="00E90D56" w:rsidRDefault="00E90D56" w:rsidP="00D47498">
      <w:pPr>
        <w:pStyle w:val="ListParagraph"/>
        <w:numPr>
          <w:ilvl w:val="1"/>
          <w:numId w:val="3"/>
        </w:numPr>
        <w:rPr>
          <w:rStyle w:val="Heading3Char"/>
          <w:b w:val="0"/>
          <w:vanish/>
        </w:rPr>
      </w:pPr>
      <w:bookmarkStart w:id="106" w:name="_Toc46601413"/>
      <w:bookmarkStart w:id="107" w:name="_Toc46601550"/>
      <w:bookmarkStart w:id="108" w:name="_Toc46746810"/>
      <w:bookmarkStart w:id="109" w:name="_Toc47207591"/>
      <w:bookmarkStart w:id="110" w:name="_Toc47231499"/>
      <w:bookmarkStart w:id="111" w:name="_Toc48646291"/>
      <w:bookmarkStart w:id="112" w:name="_Toc48646385"/>
      <w:bookmarkEnd w:id="106"/>
      <w:bookmarkEnd w:id="107"/>
      <w:bookmarkEnd w:id="108"/>
      <w:bookmarkEnd w:id="109"/>
      <w:bookmarkEnd w:id="110"/>
      <w:bookmarkEnd w:id="111"/>
      <w:bookmarkEnd w:id="112"/>
    </w:p>
    <w:p w14:paraId="518E8D06" w14:textId="07919BC1" w:rsidR="00DB5652" w:rsidRDefault="00021417" w:rsidP="00836C21">
      <w:pPr>
        <w:pStyle w:val="Heading3"/>
        <w:rPr>
          <w:shd w:val="clear" w:color="auto" w:fill="FFFFFF"/>
        </w:rPr>
      </w:pPr>
      <w:bookmarkStart w:id="113" w:name="_Toc51406905"/>
      <w:r w:rsidRPr="00DB5652">
        <w:rPr>
          <w:rStyle w:val="Heading3Char"/>
        </w:rPr>
        <w:t>G</w:t>
      </w:r>
      <w:r w:rsidR="00DB5652">
        <w:rPr>
          <w:rStyle w:val="Heading3Char"/>
        </w:rPr>
        <w:t>AN</w:t>
      </w:r>
      <w:r w:rsidRPr="00DB5652">
        <w:rPr>
          <w:rStyle w:val="Heading3Char"/>
        </w:rPr>
        <w:t xml:space="preserve"> training</w:t>
      </w:r>
      <w:bookmarkEnd w:id="113"/>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73D79898" w14:textId="721E24FE" w:rsidR="00B0643E" w:rsidRPr="002B3670" w:rsidRDefault="00A0430D" w:rsidP="002B3670">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072B56D0" w14:textId="2C937BDC" w:rsidR="002B3670" w:rsidRPr="00611D77" w:rsidRDefault="002B3670" w:rsidP="002B3670">
      <w:pPr>
        <w:pStyle w:val="Caption"/>
        <w:keepNext/>
        <w:rPr>
          <w:color w:val="auto"/>
          <w:sz w:val="24"/>
          <w:szCs w:val="24"/>
        </w:rPr>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1</w:t>
      </w:r>
      <w:r w:rsidR="005E42A1" w:rsidRPr="00611D77">
        <w:rPr>
          <w:color w:val="auto"/>
          <w:sz w:val="24"/>
          <w:szCs w:val="24"/>
        </w:rPr>
        <w:fldChar w:fldCharType="end"/>
      </w:r>
      <w:r w:rsidRPr="00611D77">
        <w:rPr>
          <w:color w:val="auto"/>
          <w:sz w:val="24"/>
          <w:szCs w:val="24"/>
        </w:rPr>
        <w:t xml:space="preserve"> 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2B3670">
        <w:tc>
          <w:tcPr>
            <w:tcW w:w="1550" w:type="dxa"/>
          </w:tcPr>
          <w:p w14:paraId="0B68BC4E" w14:textId="689E03E5" w:rsidR="00A0430D" w:rsidRDefault="00A0430D" w:rsidP="00A0430D">
            <w:pPr>
              <w:rPr>
                <w:shd w:val="clear" w:color="auto" w:fill="FFFFFF"/>
              </w:rPr>
            </w:pPr>
            <w:r>
              <w:rPr>
                <w:shd w:val="clear" w:color="auto" w:fill="FFFFFF"/>
              </w:rPr>
              <w:t>Generator</w:t>
            </w:r>
          </w:p>
        </w:tc>
        <w:tc>
          <w:tcPr>
            <w:tcW w:w="7800" w:type="dxa"/>
          </w:tcPr>
          <w:p w14:paraId="4C0CAFD0" w14:textId="2F4E30B3" w:rsidR="00A0430D" w:rsidRDefault="00435CE9"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2B3670">
        <w:tc>
          <w:tcPr>
            <w:tcW w:w="1550" w:type="dxa"/>
          </w:tcPr>
          <w:p w14:paraId="25C72730" w14:textId="57DEB953" w:rsidR="00A0430D" w:rsidRDefault="00A0430D" w:rsidP="00A0430D">
            <w:pPr>
              <w:rPr>
                <w:shd w:val="clear" w:color="auto" w:fill="FFFFFF"/>
              </w:rPr>
            </w:pPr>
            <w:r>
              <w:rPr>
                <w:shd w:val="clear" w:color="auto" w:fill="FFFFFF"/>
              </w:rPr>
              <w:t>Discriminator</w:t>
            </w:r>
          </w:p>
        </w:tc>
        <w:tc>
          <w:tcPr>
            <w:tcW w:w="7800" w:type="dxa"/>
          </w:tcPr>
          <w:p w14:paraId="64372AA9" w14:textId="01FA12F9" w:rsidR="00A0430D" w:rsidRDefault="00435CE9"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D47498">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D47498">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D47498">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836C21">
      <w:pPr>
        <w:pStyle w:val="Heading3"/>
        <w:rPr>
          <w:shd w:val="clear" w:color="auto" w:fill="FFFFFF"/>
        </w:rPr>
      </w:pPr>
      <w:bookmarkStart w:id="114" w:name="_Toc51406906"/>
      <w:r>
        <w:rPr>
          <w:shd w:val="clear" w:color="auto" w:fill="FFFFFF"/>
        </w:rPr>
        <w:t>Conditional GAN</w:t>
      </w:r>
      <w:bookmarkEnd w:id="114"/>
    </w:p>
    <w:p w14:paraId="6D0CD7D2" w14:textId="6C5CD2DD" w:rsidR="00543255" w:rsidRDefault="009F0323" w:rsidP="006031A9">
      <w:pPr>
        <w:rPr>
          <w:shd w:val="clear" w:color="auto" w:fill="FFFFFF"/>
        </w:rPr>
      </w:pPr>
      <w:r>
        <w:rPr>
          <w:noProof/>
        </w:rPr>
        <mc:AlternateContent>
          <mc:Choice Requires="wps">
            <w:drawing>
              <wp:anchor distT="0" distB="0" distL="114300" distR="114300" simplePos="0" relativeHeight="251809792" behindDoc="0" locked="0" layoutInCell="1" allowOverlap="1" wp14:anchorId="26C46EE8" wp14:editId="1F275E9F">
                <wp:simplePos x="0" y="0"/>
                <wp:positionH relativeFrom="column">
                  <wp:posOffset>1524000</wp:posOffset>
                </wp:positionH>
                <wp:positionV relativeFrom="paragraph">
                  <wp:posOffset>381889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6A08FEAA" w:rsidR="00D60A6B" w:rsidRPr="00611D77" w:rsidRDefault="00D60A6B" w:rsidP="009F0323">
                            <w:pPr>
                              <w:pStyle w:val="Caption"/>
                              <w:jc w:val="center"/>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120pt;margin-top:300.7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" stroked="f">
                <v:textbox style="mso-fit-shape-to-text:t" inset="0,0,0,0">
                  <w:txbxContent>
                    <w:p w14:paraId="4866ED33" w14:textId="6A08FEAA" w:rsidR="00D60A6B" w:rsidRPr="00611D77" w:rsidRDefault="00D60A6B" w:rsidP="009F0323">
                      <w:pPr>
                        <w:pStyle w:val="Caption"/>
                        <w:jc w:val="center"/>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p>
                  </w:txbxContent>
                </v:textbox>
                <w10:wrap type="topAndBottom"/>
              </v:shape>
            </w:pict>
          </mc:Fallback>
        </mc:AlternateContent>
      </w:r>
      <w:r w:rsidR="006172E9">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DA5D65">
        <w:t xml:space="preserve"> </w:t>
      </w:r>
      <w:r w:rsidR="00DA5D65" w:rsidRPr="00DA5D65">
        <w:rPr>
          <w:shd w:val="clear" w:color="auto" w:fill="FFFFFF"/>
        </w:rPr>
        <w:t>Even though GAN models are able to produce new random possible examples for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F778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Pr>
          <w:shd w:val="clear" w:color="auto" w:fill="FFFFFF"/>
        </w:rPr>
        <w:fldChar w:fldCharType="separate"/>
      </w:r>
      <w:r w:rsidR="00BC42C5" w:rsidRPr="00BC42C5">
        <w:rPr>
          <w:noProof/>
          <w:shd w:val="clear" w:color="auto" w:fill="FFFFFF"/>
        </w:rPr>
        <w:t>[5], [14]</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5A203B64"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A37FBD">
        <w:t xml:space="preserve"> </w:t>
      </w:r>
      <w:r w:rsidR="004E609C">
        <w:t>The c</w:t>
      </w:r>
      <w:r w:rsidR="00A37FBD">
        <w:t xml:space="preserve">onditional variable </w:t>
      </w:r>
      <m:oMath>
        <m:r>
          <w:rPr>
            <w:rFonts w:ascii="Cambria Math" w:hAnsi="Cambria Math"/>
          </w:rPr>
          <m:t>C</m:t>
        </m:r>
      </m:oMath>
      <w:r w:rsidR="00A37FBD">
        <w:t xml:space="preserve"> is fade to the generator and discriminator networks as shown in figure</w:t>
      </w:r>
      <w:r w:rsidR="006172E9">
        <w:t xml:space="preserve"> </w:t>
      </w:r>
      <w:r w:rsidR="002258A6">
        <w:t>2_2</w:t>
      </w:r>
      <w:r w:rsidR="006172E9">
        <w:t xml:space="preserve">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fldChar w:fldCharType="separate"/>
      </w:r>
      <w:r w:rsidR="00BC42C5" w:rsidRPr="00BC42C5">
        <w:rPr>
          <w:noProof/>
        </w:rPr>
        <w:t>[8], [12]</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25DCA817" w:rsidR="000922E4" w:rsidRDefault="000922E4" w:rsidP="009F0323">
      <w:pPr>
        <w:pStyle w:val="Heading2"/>
      </w:pPr>
      <w:bookmarkStart w:id="115" w:name="_Toc51406907"/>
      <w:r w:rsidRPr="00725199">
        <w:t>Image to Image translation</w:t>
      </w:r>
      <w:bookmarkEnd w:id="115"/>
    </w:p>
    <w:p w14:paraId="31E423C9" w14:textId="0471ECAA"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778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BC42C5" w:rsidRPr="00BC42C5">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024E416A" w:rsidR="00093308" w:rsidRPr="00A71873" w:rsidRDefault="007B483B" w:rsidP="000922E4">
      <w:r>
        <w:t>R</w:t>
      </w:r>
      <w:r w:rsidR="00BD366F">
        <w:t xml:space="preserve">ecent advancements in GANs </w:t>
      </w:r>
      <w:r w:rsidR="00BD366F">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fldChar w:fldCharType="separate"/>
      </w:r>
      <w:r w:rsidR="00BC42C5" w:rsidRPr="00BC42C5">
        <w:rPr>
          <w:noProof/>
        </w:rPr>
        <w:t>[5]</w:t>
      </w:r>
      <w:r w:rsidR="00BD366F">
        <w:fldChar w:fldCharType="end"/>
      </w:r>
      <w:r w:rsidR="00BD366F">
        <w:t xml:space="preserve"> empowers style transfer models to create realistically looking </w:t>
      </w:r>
      <w:r w:rsidR="00BD366F">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fldChar w:fldCharType="separate"/>
      </w:r>
      <w:r w:rsidR="00BC42C5" w:rsidRPr="00BC42C5">
        <w:rPr>
          <w:noProof/>
        </w:rPr>
        <w:t>[7]–[9], [16]</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13ECCC10"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fldChar w:fldCharType="separate"/>
      </w:r>
      <w:r w:rsidR="00BC42C5" w:rsidRPr="00BC42C5">
        <w:rPr>
          <w:noProof/>
        </w:rPr>
        <w:t>[8]</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32310302" w:rsidR="00241C6D" w:rsidRDefault="00D900FE" w:rsidP="00D81E34">
      <w:r>
        <w:t>Because in reality pair datasets are very rear and expensive</w:t>
      </w:r>
      <w:r w:rsidR="0054746C">
        <w:t xml:space="preserve"> Zhu et al. came up with Cycle-GAN </w:t>
      </w:r>
      <w:r w:rsidR="0054746C">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fldChar w:fldCharType="separate"/>
      </w:r>
      <w:r w:rsidR="00BC42C5" w:rsidRPr="00BC42C5">
        <w:rPr>
          <w:noProof/>
        </w:rPr>
        <w:t>[9]</w:t>
      </w:r>
      <w:r w:rsidR="0054746C">
        <w:fldChar w:fldCharType="end"/>
      </w:r>
      <w:r w:rsidR="0054746C">
        <w:t xml:space="preserve"> </w:t>
      </w:r>
      <w:r w:rsidR="00C012B2">
        <w:t xml:space="preserve">which </w:t>
      </w:r>
      <w:r w:rsidR="0092595D">
        <w:t xml:space="preserve">was </w:t>
      </w:r>
      <w:r w:rsidR="00392A29">
        <w:t xml:space="preserve">invented to learn bidirectional mapping in absence of paired training data via Cycle </w:t>
      </w:r>
      <w:r w:rsidR="00392A29">
        <w:lastRenderedPageBreak/>
        <w:t xml:space="preserve">consistency loss. </w:t>
      </w:r>
      <w:r w:rsidR="00392A29" w:rsidRPr="004159D3">
        <w:rPr>
          <w:i/>
          <w:iCs/>
        </w:rPr>
        <w:t>Cycle Consistency loss</w:t>
      </w:r>
      <w:r w:rsidR="00392A29">
        <w:t xml:space="preserve"> utilizes to learn transformation between two domains in 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w:t>
      </w:r>
      <w:r w:rsidR="000423D4" w:rsidRPr="004E609C">
        <w:rPr>
          <w:highlight w:val="yellow"/>
        </w:rPr>
        <w:t>figure</w:t>
      </w:r>
      <w:r w:rsidR="00DC5A91">
        <w:t xml:space="preserve"> 2-3</w:t>
      </w:r>
      <w:r w:rsidR="000423D4" w:rsidRPr="00CA1354">
        <w:t>.</w:t>
      </w:r>
    </w:p>
    <w:tbl>
      <w:tblPr>
        <w:tblStyle w:val="TableGrid"/>
        <w:tblW w:w="0" w:type="auto"/>
        <w:tblInd w:w="1514" w:type="dxa"/>
        <w:tblLook w:val="04A0" w:firstRow="1" w:lastRow="0" w:firstColumn="1" w:lastColumn="0" w:noHBand="0" w:noVBand="1"/>
      </w:tblPr>
      <w:tblGrid>
        <w:gridCol w:w="3145"/>
        <w:gridCol w:w="3170"/>
      </w:tblGrid>
      <w:tr w:rsidR="004E609C" w14:paraId="5BF5FAEE" w14:textId="77777777" w:rsidTr="004E609C">
        <w:tc>
          <w:tcPr>
            <w:tcW w:w="3145" w:type="dxa"/>
          </w:tcPr>
          <w:p w14:paraId="492CFD1A" w14:textId="5C1755A8" w:rsidR="004E609C" w:rsidRDefault="004E609C" w:rsidP="00D81E34">
            <w:r>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Default="004E609C" w:rsidP="0092595D">
            <w:pPr>
              <w:keepNext/>
            </w:pPr>
            <w:r>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3BA976B8" w:rsidR="004E609C" w:rsidRPr="0092595D" w:rsidRDefault="0092595D" w:rsidP="0092595D">
      <w:pPr>
        <w:pStyle w:val="Caption"/>
        <w:jc w:val="center"/>
        <w:rPr>
          <w:color w:val="auto"/>
          <w:sz w:val="24"/>
          <w:szCs w:val="24"/>
        </w:rPr>
      </w:pPr>
      <w:r w:rsidRPr="0092595D">
        <w:rPr>
          <w:color w:val="auto"/>
          <w:sz w:val="24"/>
          <w:szCs w:val="24"/>
        </w:rPr>
        <w:t xml:space="preserve">Figure </w:t>
      </w:r>
      <w:r w:rsidRPr="0092595D">
        <w:rPr>
          <w:color w:val="auto"/>
          <w:sz w:val="24"/>
          <w:szCs w:val="24"/>
        </w:rPr>
        <w:fldChar w:fldCharType="begin"/>
      </w:r>
      <w:r w:rsidRPr="0092595D">
        <w:rPr>
          <w:color w:val="auto"/>
          <w:sz w:val="24"/>
          <w:szCs w:val="24"/>
        </w:rPr>
        <w:instrText xml:space="preserve"> STYLEREF 1 \s </w:instrText>
      </w:r>
      <w:r w:rsidRPr="0092595D">
        <w:rPr>
          <w:color w:val="auto"/>
          <w:sz w:val="24"/>
          <w:szCs w:val="24"/>
        </w:rPr>
        <w:fldChar w:fldCharType="separate"/>
      </w:r>
      <w:r w:rsidRPr="0092595D">
        <w:rPr>
          <w:noProof/>
          <w:color w:val="auto"/>
          <w:sz w:val="24"/>
          <w:szCs w:val="24"/>
        </w:rPr>
        <w:t>2</w:t>
      </w:r>
      <w:r w:rsidRPr="0092595D">
        <w:rPr>
          <w:color w:val="auto"/>
          <w:sz w:val="24"/>
          <w:szCs w:val="24"/>
        </w:rPr>
        <w:fldChar w:fldCharType="end"/>
      </w:r>
      <w:r w:rsidRPr="0092595D">
        <w:rPr>
          <w:color w:val="auto"/>
          <w:sz w:val="24"/>
          <w:szCs w:val="24"/>
        </w:rPr>
        <w:noBreakHyphen/>
      </w:r>
      <w:r w:rsidRPr="0092595D">
        <w:rPr>
          <w:color w:val="auto"/>
          <w:sz w:val="24"/>
          <w:szCs w:val="24"/>
        </w:rPr>
        <w:fldChar w:fldCharType="begin"/>
      </w:r>
      <w:r w:rsidRPr="0092595D">
        <w:rPr>
          <w:color w:val="auto"/>
          <w:sz w:val="24"/>
          <w:szCs w:val="24"/>
        </w:rPr>
        <w:instrText xml:space="preserve"> SEQ Figure \* ARABIC \s 1 </w:instrText>
      </w:r>
      <w:r w:rsidRPr="0092595D">
        <w:rPr>
          <w:color w:val="auto"/>
          <w:sz w:val="24"/>
          <w:szCs w:val="24"/>
        </w:rPr>
        <w:fldChar w:fldCharType="separate"/>
      </w:r>
      <w:r w:rsidRPr="0092595D">
        <w:rPr>
          <w:noProof/>
          <w:color w:val="auto"/>
          <w:sz w:val="24"/>
          <w:szCs w:val="24"/>
        </w:rPr>
        <w:t>3</w:t>
      </w:r>
      <w:r w:rsidRPr="0092595D">
        <w:rPr>
          <w:color w:val="auto"/>
          <w:sz w:val="24"/>
          <w:szCs w:val="24"/>
        </w:rPr>
        <w:fldChar w:fldCharType="end"/>
      </w:r>
      <w:r w:rsidRPr="0092595D">
        <w:rPr>
          <w:color w:val="auto"/>
          <w:sz w:val="24"/>
          <w:szCs w:val="24"/>
        </w:rPr>
        <w:t xml:space="preserve">language translation using google </w:t>
      </w:r>
      <w:proofErr w:type="gramStart"/>
      <w:r w:rsidRPr="0092595D">
        <w:rPr>
          <w:color w:val="auto"/>
          <w:sz w:val="24"/>
          <w:szCs w:val="24"/>
        </w:rPr>
        <w:t>translator(</w:t>
      </w:r>
      <w:proofErr w:type="gramEnd"/>
      <w:r w:rsidRPr="0092595D">
        <w:rPr>
          <w:color w:val="auto"/>
          <w:sz w:val="24"/>
          <w:szCs w:val="24"/>
        </w:rPr>
        <w:t>Example).</w:t>
      </w:r>
    </w:p>
    <w:p w14:paraId="60B0C23C" w14:textId="44ED6DF0" w:rsidR="009F0323" w:rsidRDefault="00392A29" w:rsidP="005E42A1">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w:t>
      </w:r>
      <w:r w:rsidR="005C3567">
        <w:t xml:space="preserve">a </w:t>
      </w:r>
      <w:r w:rsidR="0090435F">
        <w:t>table</w:t>
      </w:r>
      <w:r w:rsidR="00784714">
        <w:t xml:space="preserve"> 2</w:t>
      </w:r>
      <w:r w:rsidR="005E42A1">
        <w:t>.</w:t>
      </w:r>
    </w:p>
    <w:p w14:paraId="3C20A805" w14:textId="23BBE53D" w:rsidR="005E42A1" w:rsidRPr="00611D77" w:rsidRDefault="005E42A1" w:rsidP="005E42A1">
      <w:pPr>
        <w:pStyle w:val="Caption"/>
        <w:keepNext/>
        <w:rPr>
          <w:color w:val="auto"/>
          <w:sz w:val="24"/>
          <w:szCs w:val="24"/>
        </w:rPr>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16" w:name="_Hlk34646532"/>
          <w:p w14:paraId="3A342949" w14:textId="54C16270" w:rsidR="0090435F" w:rsidRDefault="00435CE9"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435CE9"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435CE9"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435CE9"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16"/>
    <w:p w14:paraId="63BEBB5C" w14:textId="4340841F" w:rsidR="00D26DBD" w:rsidRDefault="005E42A1" w:rsidP="00F235AC">
      <w:r>
        <w:rPr>
          <w:noProof/>
        </w:rPr>
        <w:lastRenderedPageBreak/>
        <mc:AlternateContent>
          <mc:Choice Requires="wps">
            <w:drawing>
              <wp:anchor distT="0" distB="0" distL="114300" distR="114300" simplePos="0" relativeHeight="251811840" behindDoc="0" locked="0" layoutInCell="1" allowOverlap="1" wp14:anchorId="1D1979EC" wp14:editId="6973B957">
                <wp:simplePos x="0" y="0"/>
                <wp:positionH relativeFrom="column">
                  <wp:posOffset>-95250</wp:posOffset>
                </wp:positionH>
                <wp:positionV relativeFrom="paragraph">
                  <wp:posOffset>166243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0D7E599D" w14:textId="51CEBABB" w:rsidR="00D60A6B" w:rsidRPr="00611D77" w:rsidRDefault="00D60A6B" w:rsidP="005E42A1">
                            <w:pPr>
                              <w:pStyle w:val="Caption"/>
                              <w:jc w:val="center"/>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1979EC" id="Text Box 26" o:spid="_x0000_s1029" type="#_x0000_t202" style="position:absolute;left:0;text-align:left;margin-left:-7.5pt;margin-top:130.9pt;width:461.55pt;height:.05pt;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" stroked="f">
                <v:textbox style="mso-fit-shape-to-text:t" inset="0,0,0,0">
                  <w:txbxContent>
                    <w:p w14:paraId="0D7E599D" w14:textId="51CEBABB" w:rsidR="00D60A6B" w:rsidRPr="00611D77" w:rsidRDefault="00D60A6B" w:rsidP="005E42A1">
                      <w:pPr>
                        <w:pStyle w:val="Caption"/>
                        <w:jc w:val="center"/>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v:textbox>
                <w10:wrap type="topAndBottom"/>
              </v:shape>
            </w:pict>
          </mc:Fallback>
        </mc:AlternateContent>
      </w:r>
      <w:r w:rsidR="000423D4">
        <w:rPr>
          <w:rFonts w:eastAsiaTheme="minorEastAsia"/>
          <w:noProof/>
        </w:rPr>
        <w:drawing>
          <wp:anchor distT="0" distB="0" distL="114300" distR="114300" simplePos="0" relativeHeight="251760640" behindDoc="0" locked="0" layoutInCell="1" allowOverlap="1" wp14:anchorId="168F7B1D" wp14:editId="2C86775C">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0423D4">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341A77E1">
                <wp:simplePos x="0" y="0"/>
                <wp:positionH relativeFrom="margin">
                  <wp:posOffset>1114425</wp:posOffset>
                </wp:positionH>
                <wp:positionV relativeFrom="page">
                  <wp:posOffset>7650480</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717A2D81" w:rsidR="00D60A6B" w:rsidRPr="0053194C" w:rsidRDefault="00D60A6B" w:rsidP="00B45E28">
                            <w:pPr>
                              <w:pStyle w:val="Caption"/>
                              <w:jc w:val="center"/>
                              <w:rPr>
                                <w:sz w:val="24"/>
                                <w:szCs w:val="24"/>
                              </w:rPr>
                            </w:pPr>
                            <w:bookmarkStart w:id="117" w:name="_Toc47219618"/>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5</w:t>
                            </w:r>
                            <w:r w:rsidR="0092595D">
                              <w:rPr>
                                <w:color w:val="auto"/>
                                <w:sz w:val="24"/>
                                <w:szCs w:val="24"/>
                              </w:rPr>
                              <w:fldChar w:fldCharType="end"/>
                            </w:r>
                            <w:r w:rsidRPr="00611D77">
                              <w:rPr>
                                <w:color w:val="auto"/>
                                <w:sz w:val="24"/>
                                <w:szCs w:val="24"/>
                              </w:rPr>
                              <w:t xml:space="preserve"> General Optical flow Computation Mechanism</w:t>
                            </w:r>
                            <w:r>
                              <w:t>.</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87.75pt;margin-top:602.4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" stroked="f">
                <v:textbox inset="0,0,0,0">
                  <w:txbxContent>
                    <w:p w14:paraId="097BAF31" w14:textId="717A2D81" w:rsidR="00D60A6B" w:rsidRPr="0053194C" w:rsidRDefault="00D60A6B" w:rsidP="00B45E28">
                      <w:pPr>
                        <w:pStyle w:val="Caption"/>
                        <w:jc w:val="center"/>
                        <w:rPr>
                          <w:sz w:val="24"/>
                          <w:szCs w:val="24"/>
                        </w:rPr>
                      </w:pPr>
                      <w:bookmarkStart w:id="118" w:name="_Toc47219618"/>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5</w:t>
                      </w:r>
                      <w:r w:rsidR="0092595D">
                        <w:rPr>
                          <w:color w:val="auto"/>
                          <w:sz w:val="24"/>
                          <w:szCs w:val="24"/>
                        </w:rPr>
                        <w:fldChar w:fldCharType="end"/>
                      </w:r>
                      <w:r w:rsidRPr="00611D77">
                        <w:rPr>
                          <w:color w:val="auto"/>
                          <w:sz w:val="24"/>
                          <w:szCs w:val="24"/>
                        </w:rPr>
                        <w:t xml:space="preserve"> General Optical flow Computation Mechanism</w:t>
                      </w:r>
                      <w:r>
                        <w:t>.</w:t>
                      </w:r>
                      <w:bookmarkEnd w:id="118"/>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3">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44EC6D49" w:rsidR="00D900FE" w:rsidRPr="00277E56" w:rsidRDefault="009C166F" w:rsidP="009217CA">
      <w:pPr>
        <w:pStyle w:val="Heading2"/>
      </w:pPr>
      <w:bookmarkStart w:id="119" w:name="_Toc51406908"/>
      <w:r w:rsidRPr="00277E56">
        <w:rPr>
          <w:rStyle w:val="Heading2Char"/>
          <w:b/>
        </w:rPr>
        <w:t>Video to video translation</w:t>
      </w:r>
      <w:bookmarkEnd w:id="119"/>
    </w:p>
    <w:p w14:paraId="489A27FD" w14:textId="04A30393"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BC42C5" w:rsidRPr="00BC42C5">
        <w:rPr>
          <w:noProof/>
        </w:rPr>
        <w:t>[17], [18]</w:t>
      </w:r>
      <w:r w:rsidR="009C166F">
        <w:fldChar w:fldCharType="end"/>
      </w:r>
      <w:r w:rsidR="009C166F">
        <w:t xml:space="preserve"> effect in the output video. To overcome the flickering effect Chen et al </w:t>
      </w:r>
      <w:r w:rsidR="009C166F">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BC42C5" w:rsidRPr="00BC42C5">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217CA">
      <w:pPr>
        <w:pStyle w:val="Heading2"/>
      </w:pPr>
      <w:bookmarkStart w:id="120" w:name="_Problems_in_Translation"/>
      <w:bookmarkStart w:id="121" w:name="_Toc51406909"/>
      <w:bookmarkEnd w:id="120"/>
      <w:r>
        <w:t>Problems in Translation Networks</w:t>
      </w:r>
      <w:bookmarkEnd w:id="121"/>
    </w:p>
    <w:p w14:paraId="4E2706EE" w14:textId="716A2E4E"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778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BC42C5" w:rsidRPr="00BC42C5">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D47498">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D47498">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D47498">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D47498">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22" w:name="_Toc46601418"/>
      <w:bookmarkStart w:id="123" w:name="_Toc46601555"/>
      <w:bookmarkStart w:id="124" w:name="_Toc46746815"/>
      <w:bookmarkStart w:id="125" w:name="_Toc47207596"/>
      <w:bookmarkStart w:id="126" w:name="_Toc47231504"/>
      <w:bookmarkStart w:id="127" w:name="_Toc48646296"/>
      <w:bookmarkStart w:id="128" w:name="_Toc48646390"/>
      <w:bookmarkStart w:id="129" w:name="_Toc46601419"/>
      <w:bookmarkStart w:id="130" w:name="_Toc46601556"/>
      <w:bookmarkStart w:id="131" w:name="_Toc46746816"/>
      <w:bookmarkStart w:id="132" w:name="_Toc47207597"/>
      <w:bookmarkStart w:id="133" w:name="_Toc47231505"/>
      <w:bookmarkStart w:id="134" w:name="_Toc48646297"/>
      <w:bookmarkStart w:id="135" w:name="_Toc4864639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14:paraId="21E66BC9" w14:textId="17198172" w:rsidR="00022A8C" w:rsidRDefault="00022A8C" w:rsidP="009217CA">
      <w:pPr>
        <w:pStyle w:val="Heading2"/>
      </w:pPr>
      <w:bookmarkStart w:id="136" w:name="_Temporal_information"/>
      <w:bookmarkStart w:id="137" w:name="_Toc51406910"/>
      <w:bookmarkEnd w:id="136"/>
      <w:r>
        <w:t>Temporal information</w:t>
      </w:r>
      <w:bookmarkEnd w:id="137"/>
      <w:r w:rsidRPr="00022A8C">
        <w:t xml:space="preserve"> </w:t>
      </w:r>
    </w:p>
    <w:p w14:paraId="6B1D1BED" w14:textId="15173081" w:rsidR="000A3D35"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FE3681">
        <w:rPr>
          <w:shd w:val="clear" w:color="auto" w:fill="FFFFFF"/>
        </w:rPr>
        <w:t xml:space="preserve"> frames in </w:t>
      </w:r>
      <w:r w:rsidR="008B2345">
        <w:rPr>
          <w:shd w:val="clear" w:color="auto" w:fill="FFFFFF"/>
        </w:rPr>
        <w:t xml:space="preserve">the </w:t>
      </w:r>
      <w:r w:rsidR="00FE3681">
        <w:rPr>
          <w:shd w:val="clear" w:color="auto" w:fill="FFFFFF"/>
        </w:rPr>
        <w:t>video</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B2345">
        <w:rPr>
          <w:shd w:val="clear" w:color="auto" w:fill="FFFFFF"/>
        </w:rPr>
        <w:t>S</w:t>
      </w:r>
      <w:r w:rsidR="00893519" w:rsidRPr="00893519">
        <w:rPr>
          <w:shd w:val="clear" w:color="auto" w:fill="FFFFFF"/>
        </w:rPr>
        <w:t>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w:t>
      </w:r>
      <w:r w:rsidR="00251EA6" w:rsidRPr="00540C45">
        <w:rPr>
          <w:rStyle w:val="FootnoteReference"/>
        </w:rPr>
        <w:footnoteReference w:id="4"/>
      </w:r>
      <w:r w:rsidR="002258A6">
        <w:rPr>
          <w:shd w:val="clear" w:color="auto" w:fill="FFFFFF"/>
        </w:rPr>
        <w:t xml:space="preserve"> </w:t>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2E173F6A" w:rsidR="000A3D35" w:rsidRDefault="000A3D35" w:rsidP="00836C21">
      <w:pPr>
        <w:pStyle w:val="Heading3"/>
        <w:rPr>
          <w:shd w:val="clear" w:color="auto" w:fill="FFFFFF"/>
        </w:rPr>
      </w:pPr>
      <w:bookmarkStart w:id="138" w:name="_Optical_flow"/>
      <w:bookmarkStart w:id="139" w:name="_Toc51406911"/>
      <w:bookmarkEnd w:id="138"/>
      <w:r>
        <w:rPr>
          <w:shd w:val="clear" w:color="auto" w:fill="FFFFFF"/>
        </w:rPr>
        <w:t>Optical flow</w:t>
      </w:r>
      <w:bookmarkEnd w:id="139"/>
    </w:p>
    <w:p w14:paraId="39BEA9C8" w14:textId="35590A0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fldChar w:fldCharType="separate"/>
      </w:r>
      <w:r w:rsidR="00BC42C5" w:rsidRPr="00BC42C5">
        <w:rPr>
          <w:noProof/>
        </w:rPr>
        <w:t>[12], [13], [20]</w:t>
      </w:r>
      <w:r w:rsidR="00926C3F">
        <w:fldChar w:fldCharType="end"/>
      </w:r>
      <w:r w:rsidR="00B3563F">
        <w:rPr>
          <w:shd w:val="clear" w:color="auto" w:fill="FFFFFF"/>
        </w:rPr>
        <w:t>.</w:t>
      </w:r>
    </w:p>
    <w:p w14:paraId="4A338A85" w14:textId="6CDB38CA" w:rsidR="001E7326" w:rsidRDefault="001E7326" w:rsidP="001E7326">
      <w:pPr>
        <w:rPr>
          <w:shd w:val="clear" w:color="auto" w:fill="FFFFFF"/>
        </w:rPr>
      </w:pPr>
      <w:r w:rsidRPr="00663BBC">
        <w:rPr>
          <w:shd w:val="clear" w:color="auto" w:fill="FFFFFF"/>
        </w:rPr>
        <w:t xml:space="preserve">Figure </w:t>
      </w:r>
      <w:r w:rsidR="00896585" w:rsidRPr="00663BBC">
        <w:rPr>
          <w:shd w:val="clear" w:color="auto" w:fill="FFFFFF"/>
        </w:rPr>
        <w:t>2-</w:t>
      </w:r>
      <w:proofErr w:type="gramStart"/>
      <w:r w:rsidR="00896585" w:rsidRPr="00663BBC">
        <w:rPr>
          <w:shd w:val="clear" w:color="auto" w:fill="FFFFFF"/>
        </w:rPr>
        <w:t xml:space="preserve">5 </w:t>
      </w:r>
      <w:r w:rsidRPr="00663BBC">
        <w:rPr>
          <w:shd w:val="clear" w:color="auto" w:fill="FFFFFF"/>
        </w:rPr>
        <w:t xml:space="preserve"> </w:t>
      </w:r>
      <w:r w:rsidRPr="001E7326">
        <w:rPr>
          <w:shd w:val="clear" w:color="auto" w:fill="FFFFFF"/>
        </w:rPr>
        <w:t>shows</w:t>
      </w:r>
      <w:proofErr w:type="gramEnd"/>
      <w:r w:rsidRPr="001E7326">
        <w:rPr>
          <w:shd w:val="clear" w:color="auto" w:fill="FFFFFF"/>
        </w:rPr>
        <w:t xml:space="preserve">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0291BB7D"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663BBC">
        <w:t xml:space="preserve">, </w:t>
      </w:r>
      <w:r w:rsidR="000A275B" w:rsidRPr="000A275B">
        <w:t>which may be expressed as</w:t>
      </w:r>
      <m:oMath>
        <m:r>
          <w:rPr>
            <w:rFonts w:ascii="Cambria Math" w:hAnsi="Cambria Math"/>
          </w:rPr>
          <m:t xml:space="preserve"> (u,v) =</m:t>
        </m:r>
        <m:r>
          <w:rPr>
            <w:rFonts w:ascii="Cambria Math" w:hAnsi="Cambria Math"/>
          </w:rPr>
          <w:lastRenderedPageBreak/>
          <m:t xml:space="preserve">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799905C" w:rsidR="00014521" w:rsidRDefault="00014521" w:rsidP="00FB6FFB">
      <w:r w:rsidRPr="00014521">
        <w:t>Computing optical flow with deep neural networks</w:t>
      </w:r>
      <w:r w:rsidR="00A82BE7">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BC42C5" w:rsidRPr="00BC42C5">
        <w:rPr>
          <w:noProof/>
        </w:rPr>
        <w:t>[21], [22]</w:t>
      </w:r>
      <w:r w:rsidR="00A82BE7">
        <w:fldChar w:fldCharType="end"/>
      </w:r>
      <w:r w:rsidR="00A82BE7">
        <w:t xml:space="preserve"> </w:t>
      </w:r>
      <w:r w:rsidRPr="00014521">
        <w:t xml:space="preserve"> requires huge amounts of training data which is principally hard to obtain. </w:t>
      </w:r>
      <w:r w:rsidR="002A203E" w:rsidRPr="002A203E">
        <w:t xml:space="preserve">This is because marking optical flow video footage requires </w:t>
      </w:r>
      <w:r w:rsidR="008B2345">
        <w:t xml:space="preserve">a </w:t>
      </w:r>
      <w:r w:rsidR="002A203E" w:rsidRPr="002A203E">
        <w:t>detailed finding of the precise motion of each point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BC42C5" w:rsidRPr="00BC42C5">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778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BC42C5" w:rsidRPr="00BC42C5">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778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BC42C5" w:rsidRPr="00BC42C5">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836C21">
      <w:pPr>
        <w:pStyle w:val="Heading3"/>
      </w:pPr>
      <w:bookmarkStart w:id="140" w:name="_Toc51406912"/>
      <w:r>
        <w:t>Pose estimation</w:t>
      </w:r>
      <w:bookmarkEnd w:id="140"/>
    </w:p>
    <w:p w14:paraId="252524D7" w14:textId="47454A18"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778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BC42C5" w:rsidRPr="00BC42C5">
        <w:rPr>
          <w:noProof/>
        </w:rPr>
        <w:t>[26]</w:t>
      </w:r>
      <w:r>
        <w:fldChar w:fldCharType="end"/>
      </w:r>
      <w:r w:rsidR="0010500C">
        <w:t xml:space="preserve">, to transfer motion between different domain videos specifically for animating static image by driving motion </w:t>
      </w:r>
      <w:r w:rsidR="0010500C">
        <w:fldChar w:fldCharType="begin" w:fldLock="1"/>
      </w:r>
      <w:r w:rsidR="00F778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BC42C5" w:rsidRPr="00BC42C5">
        <w:rPr>
          <w:noProof/>
        </w:rPr>
        <w:t>[27]</w:t>
      </w:r>
      <w:r w:rsidR="0010500C">
        <w:fldChar w:fldCharType="end"/>
      </w:r>
      <w:r w:rsidR="0010500C">
        <w:t xml:space="preserve"> and facial expression transfer </w:t>
      </w:r>
      <w:r w:rsidR="0010500C">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BC42C5" w:rsidRPr="00BC42C5">
        <w:rPr>
          <w:noProof/>
        </w:rPr>
        <w:t>[28]</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6EFB72AA"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w:t>
      </w:r>
      <w:r w:rsidR="00640FF0" w:rsidRPr="00640FF0">
        <w:t xml:space="preserve">Later, </w:t>
      </w:r>
      <w:proofErr w:type="spellStart"/>
      <w:r w:rsidR="00640FF0" w:rsidRPr="00640FF0">
        <w:t>ConvNets</w:t>
      </w:r>
      <w:proofErr w:type="spellEnd"/>
      <w:r w:rsidR="00640FF0" w:rsidRPr="00640FF0">
        <w:t xml:space="preserve"> was commonly embraced as their core building </w:t>
      </w:r>
      <w:proofErr w:type="gramStart"/>
      <w:r w:rsidR="00640FF0" w:rsidRPr="00640FF0">
        <w:t>block.</w:t>
      </w:r>
      <w:r w:rsidR="000C69EC">
        <w:t>.</w:t>
      </w:r>
      <w:proofErr w:type="gramEnd"/>
      <w:r w:rsidR="000C69EC">
        <w:t xml:space="preserve">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4659FB1A" w:rsidR="00E32A9C" w:rsidRDefault="009B6564" w:rsidP="00836C21">
      <w:pPr>
        <w:pStyle w:val="Heading3"/>
      </w:pPr>
      <w:bookmarkStart w:id="141" w:name="_Toc51406913"/>
      <w:r>
        <w:rPr>
          <w:noProof/>
        </w:rPr>
        <w:lastRenderedPageBreak/>
        <w:drawing>
          <wp:anchor distT="0" distB="0" distL="114300" distR="114300" simplePos="0" relativeHeight="251793408" behindDoc="0" locked="0" layoutInCell="1" allowOverlap="1" wp14:anchorId="3BB1139B" wp14:editId="6E3AB21E">
            <wp:simplePos x="0" y="0"/>
            <wp:positionH relativeFrom="column">
              <wp:posOffset>-53561</wp:posOffset>
            </wp:positionH>
            <wp:positionV relativeFrom="paragraph">
              <wp:posOffset>148590</wp:posOffset>
            </wp:positionV>
            <wp:extent cx="6166485" cy="2094230"/>
            <wp:effectExtent l="0" t="0" r="5715"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6648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6368" behindDoc="0" locked="0" layoutInCell="1" allowOverlap="1" wp14:anchorId="271E9183" wp14:editId="3528B324">
                <wp:simplePos x="0" y="0"/>
                <wp:positionH relativeFrom="margin">
                  <wp:posOffset>1341385</wp:posOffset>
                </wp:positionH>
                <wp:positionV relativeFrom="page">
                  <wp:posOffset>32305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39F0F5B" w:rsidR="00D60A6B" w:rsidRPr="00611D77" w:rsidRDefault="00D60A6B" w:rsidP="00982897">
                            <w:pPr>
                              <w:pStyle w:val="Caption"/>
                              <w:jc w:val="center"/>
                              <w:rPr>
                                <w:color w:val="auto"/>
                                <w:sz w:val="36"/>
                                <w:szCs w:val="36"/>
                              </w:rPr>
                            </w:pPr>
                            <w:bookmarkStart w:id="142" w:name="_Toc47219620"/>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Pr="00611D77">
                              <w:rPr>
                                <w:color w:val="auto"/>
                                <w:sz w:val="24"/>
                                <w:szCs w:val="24"/>
                              </w:rPr>
                              <w:t xml:space="preserve"> pose extraction</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05.6pt;margin-top:254.4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" stroked="f">
                <v:textbox inset="0,0,0,0">
                  <w:txbxContent>
                    <w:p w14:paraId="524307A9" w14:textId="639F0F5B" w:rsidR="00D60A6B" w:rsidRPr="00611D77" w:rsidRDefault="00D60A6B" w:rsidP="00982897">
                      <w:pPr>
                        <w:pStyle w:val="Caption"/>
                        <w:jc w:val="center"/>
                        <w:rPr>
                          <w:color w:val="auto"/>
                          <w:sz w:val="36"/>
                          <w:szCs w:val="36"/>
                        </w:rPr>
                      </w:pPr>
                      <w:bookmarkStart w:id="143" w:name="_Toc47219620"/>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Pr="00611D77">
                        <w:rPr>
                          <w:color w:val="auto"/>
                          <w:sz w:val="24"/>
                          <w:szCs w:val="24"/>
                        </w:rPr>
                        <w:t xml:space="preserve"> pose extraction</w:t>
                      </w:r>
                      <w:bookmarkEnd w:id="143"/>
                    </w:p>
                  </w:txbxContent>
                </v:textbox>
                <w10:wrap type="topAndBottom" anchorx="margin" anchory="page"/>
              </v:shape>
            </w:pict>
          </mc:Fallback>
        </mc:AlternateContent>
      </w:r>
      <w:r w:rsidR="00E32A9C">
        <w:t>3D convolutional tensor</w:t>
      </w:r>
      <w:bookmarkEnd w:id="141"/>
    </w:p>
    <w:p w14:paraId="5E157B64" w14:textId="0D521737"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BC42C5" w:rsidRPr="00BC42C5">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836C21">
      <w:pPr>
        <w:pStyle w:val="Heading3"/>
      </w:pPr>
      <w:bookmarkStart w:id="144" w:name="_Toc51406914"/>
      <w:r>
        <w:t xml:space="preserve">Recurrent </w:t>
      </w:r>
      <w:r w:rsidR="005D7067">
        <w:t>temporal</w:t>
      </w:r>
      <w:bookmarkEnd w:id="144"/>
    </w:p>
    <w:p w14:paraId="7FE638D9" w14:textId="1CFE252D" w:rsidR="00390A10" w:rsidRDefault="007D5997" w:rsidP="008C7F48">
      <w:r w:rsidRPr="007D5997">
        <w:t xml:space="preserve">Recurrent neural networks </w:t>
      </w:r>
      <w:r>
        <w:t xml:space="preserve">or </w:t>
      </w:r>
      <w:r w:rsidRPr="007D5997">
        <w:t>RNNs are a type of neural network inherently ideal for analyzing data from time</w:t>
      </w:r>
      <w:r w:rsidR="008B2345">
        <w:t>-</w:t>
      </w:r>
      <w:r w:rsidRPr="007D5997">
        <w:t xml:space="preserve">series and other sequential </w:t>
      </w:r>
      <w:r w:rsidR="00A75EED" w:rsidRPr="007D5997">
        <w:t>figures</w:t>
      </w:r>
      <w:r w:rsidR="00F349E6">
        <w:t xml:space="preserve"> make it ideal for video analysis</w:t>
      </w:r>
      <w:r w:rsidR="00544283">
        <w:t>.</w:t>
      </w:r>
      <w:r w:rsidR="002B54DC">
        <w:t xml:space="preserve"> conceivably it</w:t>
      </w:r>
      <w:r w:rsidR="008B2345">
        <w:t xml:space="preserve"> overcomes</w:t>
      </w:r>
      <w:r w:rsidR="002B54DC">
        <w:t xml:space="preserve"> </w:t>
      </w:r>
      <w:r w:rsidR="008B2345">
        <w:t xml:space="preserve">the </w:t>
      </w:r>
      <w:r w:rsidR="002B54DC">
        <w:t>black</w:t>
      </w:r>
      <w:r w:rsidR="008B2345">
        <w:t>-</w:t>
      </w:r>
      <w:r w:rsidR="002B54DC">
        <w:t xml:space="preserve">box nature </w:t>
      </w:r>
      <w:r w:rsidR="00D71B9D">
        <w:t>of 3</w:t>
      </w:r>
      <w:r w:rsidR="002B54DC">
        <w:t xml:space="preserve">D </w:t>
      </w:r>
      <w:r w:rsidR="008B2345">
        <w:t>C</w:t>
      </w:r>
      <w:r w:rsidR="002B54DC">
        <w:t xml:space="preserve">onv nets by adding </w:t>
      </w:r>
      <w:r w:rsidR="008B2345">
        <w:t xml:space="preserve">an </w:t>
      </w:r>
      <w:r w:rsidR="002B54DC">
        <w:t>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BC42C5" w:rsidRPr="00BC42C5">
        <w:rPr>
          <w:noProof/>
        </w:rPr>
        <w:t>[20]</w:t>
      </w:r>
      <w:r w:rsidR="006777B0">
        <w:fldChar w:fldCharType="end"/>
      </w:r>
      <w:r w:rsidR="006777B0">
        <w:t xml:space="preserve"> other works use RNN for temporal predictor</w:t>
      </w:r>
      <w:r w:rsidR="00EA669C">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EA669C">
        <w:fldChar w:fldCharType="separate"/>
      </w:r>
      <w:r w:rsidR="00BC42C5" w:rsidRPr="00BC42C5">
        <w:rPr>
          <w:noProof/>
        </w:rPr>
        <w:t>[12]</w:t>
      </w:r>
      <w:r w:rsidR="00EA669C">
        <w:fldChar w:fldCharType="end"/>
      </w:r>
      <w:r w:rsidR="00C8057C">
        <w:t xml:space="preserve">. </w:t>
      </w:r>
    </w:p>
    <w:p w14:paraId="41FDF11A" w14:textId="149849CA" w:rsidR="00130BCA" w:rsidRDefault="00EE2F16" w:rsidP="009217CA">
      <w:pPr>
        <w:pStyle w:val="Heading2"/>
      </w:pPr>
      <w:bookmarkStart w:id="145" w:name="_Toc51406915"/>
      <w:r>
        <w:t xml:space="preserve">Recent </w:t>
      </w:r>
      <w:r w:rsidR="00593A83">
        <w:t xml:space="preserve">works on </w:t>
      </w:r>
      <w:proofErr w:type="spellStart"/>
      <w:r w:rsidR="00E32A9C">
        <w:t>Spatio</w:t>
      </w:r>
      <w:proofErr w:type="spellEnd"/>
      <w:r w:rsidR="00E32A9C">
        <w:t>-</w:t>
      </w:r>
      <w:r w:rsidR="00130BCA">
        <w:t>temporal information</w:t>
      </w:r>
      <w:bookmarkEnd w:id="145"/>
      <w:r w:rsidR="00130BCA">
        <w:t xml:space="preserve"> </w:t>
      </w:r>
    </w:p>
    <w:p w14:paraId="7606A110" w14:textId="5770A133" w:rsidR="002B61C3" w:rsidRDefault="00130BCA" w:rsidP="00130BCA">
      <w:r>
        <w:t>In the previous section</w:t>
      </w:r>
      <w:r w:rsidR="002B61C3">
        <w:t>,</w:t>
      </w:r>
      <w:r>
        <w:t xml:space="preserve"> we d</w:t>
      </w:r>
      <w:r w:rsidR="002B61C3">
        <w:t>iscussed</w:t>
      </w:r>
      <w:r>
        <w:t xml:space="preserve"> </w:t>
      </w:r>
      <w:r w:rsidR="008B2345">
        <w:t xml:space="preserve">the </w:t>
      </w:r>
      <w:r>
        <w:t>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 xml:space="preserve">meaning split a video as a sequence of images and apply for domain </w:t>
      </w:r>
      <w:r w:rsidR="002B61C3">
        <w:lastRenderedPageBreak/>
        <w:t>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8B2345">
        <w:t xml:space="preserve">the </w:t>
      </w:r>
      <w:r w:rsidR="00C815C6">
        <w:t xml:space="preserve">flickering effect in the </w:t>
      </w:r>
      <w:r w:rsidR="006241E8">
        <w:t xml:space="preserve">results </w:t>
      </w:r>
      <w:r w:rsidR="00C815C6">
        <w:t>output video</w:t>
      </w:r>
      <w:r w:rsidR="003B2565">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BC42C5" w:rsidRPr="00BC42C5">
        <w:rPr>
          <w:noProof/>
        </w:rPr>
        <w:t>[17], [18]</w:t>
      </w:r>
      <w:r w:rsidR="003B2565">
        <w:fldChar w:fldCharType="end"/>
      </w:r>
      <w:r w:rsidR="00C815C6">
        <w:t xml:space="preserve">. </w:t>
      </w:r>
    </w:p>
    <w:p w14:paraId="282A1D4B" w14:textId="64642A11" w:rsidR="003B2565" w:rsidRDefault="00C815C6" w:rsidP="00676AC2">
      <w:r>
        <w:t xml:space="preserve">To overcome the flickering effect Chen et al </w:t>
      </w:r>
      <w:r>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BC42C5" w:rsidRPr="00BC42C5">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w:t>
      </w:r>
      <w:r w:rsidR="008B2345">
        <w:t>ano</w:t>
      </w:r>
      <w:r w:rsidR="009C166F">
        <w:t xml:space="preserve">ther fine work by Chen et al </w:t>
      </w:r>
      <w:r w:rsidR="009C166F">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BC42C5" w:rsidRPr="00BC42C5">
        <w:rPr>
          <w:noProof/>
        </w:rPr>
        <w:t>[30]</w:t>
      </w:r>
      <w:r w:rsidR="009C166F">
        <w:fldChar w:fldCharType="end"/>
      </w:r>
      <w:r w:rsidR="009C166F">
        <w:t xml:space="preserve">  </w:t>
      </w:r>
      <w:proofErr w:type="spellStart"/>
      <w:r w:rsidR="009C166F">
        <w:t>MoCycle</w:t>
      </w:r>
      <w:proofErr w:type="spellEnd"/>
      <w:r w:rsidR="009C166F">
        <w:t xml:space="preserve"> GAN introduce</w:t>
      </w:r>
      <w:r w:rsidR="00F54009">
        <w:t>s</w:t>
      </w:r>
      <w:r w:rsidR="009C166F">
        <w:t xml:space="preserve"> temporal motion translation to transfer estimated motion from source to target video while preserving temporal consistency. this work also relives </w:t>
      </w:r>
      <w:r w:rsidR="00F54009">
        <w:t xml:space="preserve">the </w:t>
      </w:r>
      <w:r w:rsidR="009C166F">
        <w:t xml:space="preserve">temporal cycle constraint </w:t>
      </w:r>
      <w:r w:rsidR="00BF0FE2">
        <w:t>for</w:t>
      </w:r>
      <w:r w:rsidR="009C166F">
        <w:t xml:space="preserve"> motion reconstruction. </w:t>
      </w:r>
    </w:p>
    <w:p w14:paraId="1C5A6135" w14:textId="1F47D0E5" w:rsidR="00567041" w:rsidRDefault="003B2565" w:rsidP="00676AC2">
      <w:pPr>
        <w:rPr>
          <w:i/>
        </w:rPr>
      </w:pPr>
      <w:r>
        <w:t>T</w:t>
      </w:r>
      <w:r w:rsidR="009C166F">
        <w:t xml:space="preserve">he current state of artwork </w:t>
      </w:r>
      <w:r w:rsidR="009C166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fldChar w:fldCharType="separate"/>
      </w:r>
      <w:r w:rsidR="00BC42C5" w:rsidRPr="00BC42C5">
        <w:rPr>
          <w:noProof/>
        </w:rPr>
        <w:t>[12]</w:t>
      </w:r>
      <w:r w:rsidR="009C166F">
        <w:fldChar w:fldCharType="end"/>
      </w:r>
      <w:r w:rsidR="009C166F">
        <w:t xml:space="preserve"> </w:t>
      </w:r>
      <w:proofErr w:type="spellStart"/>
      <w:r w:rsidR="009C166F">
        <w:t>ReCycle</w:t>
      </w:r>
      <w:proofErr w:type="spellEnd"/>
      <w:r w:rsidR="009C166F">
        <w:t xml:space="preserve"> GAN further extend cycle consistency constraint by intercorporate it with </w:t>
      </w:r>
      <w:r>
        <w:t>temporal predictor network</w:t>
      </w:r>
      <w:r w:rsidR="009C166F">
        <w:t xml:space="preserve"> to predict over </w:t>
      </w:r>
      <w:bookmarkStart w:id="146" w:name="_Hlk34721957"/>
      <w:r w:rsidR="009C166F">
        <w:t>spatio</w:t>
      </w:r>
      <w:bookmarkEnd w:id="146"/>
      <w:r w:rsidR="009C166F">
        <w:t xml:space="preserve">temporal predictor though directly synthesize future frame via temporal predictor to preserve temporal continuity. </w:t>
      </w:r>
      <w:r w:rsidR="00F54009" w:rsidRPr="00F54009">
        <w:t xml:space="preserve">Another recent </w:t>
      </w:r>
      <w:r w:rsidR="00F54009">
        <w:t>quality</w:t>
      </w:r>
      <w:r w:rsidR="00D205E0">
        <w:t xml:space="preserve"> </w:t>
      </w:r>
      <w:r w:rsidR="00F54009" w:rsidRPr="00F54009">
        <w:t>work</w:t>
      </w:r>
      <w:r w:rsidR="009C166F">
        <w:t xml:space="preserve"> by </w:t>
      </w:r>
      <w:r w:rsidR="009C166F">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BC42C5" w:rsidRPr="00BC42C5">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217CA">
      <w:pPr>
        <w:pStyle w:val="Heading2"/>
      </w:pPr>
      <w:bookmarkStart w:id="147" w:name="_Toc51406916"/>
      <w:r>
        <w:lastRenderedPageBreak/>
        <w:t xml:space="preserve">Recent </w:t>
      </w:r>
      <w:r w:rsidR="004B296F">
        <w:t>work</w:t>
      </w:r>
      <w:r>
        <w:t xml:space="preserve"> summary</w:t>
      </w:r>
      <w:bookmarkEnd w:id="147"/>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3396D690" w:rsidR="00A841FC" w:rsidRDefault="00A841FC" w:rsidP="00A841FC">
      <w:pPr>
        <w:pStyle w:val="Caption"/>
        <w:keepNext/>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3</w:t>
      </w:r>
      <w:r w:rsidR="005E42A1" w:rsidRPr="00611D77">
        <w:rPr>
          <w:color w:val="auto"/>
          <w:sz w:val="24"/>
          <w:szCs w:val="24"/>
        </w:rPr>
        <w:fldChar w:fldCharType="end"/>
      </w:r>
      <w:r w:rsidRPr="00611D77">
        <w:rPr>
          <w:color w:val="auto"/>
          <w:sz w:val="24"/>
          <w:szCs w:val="24"/>
        </w:rPr>
        <w:t xml:space="preserve"> previous works</w:t>
      </w:r>
      <w:r w:rsidR="00B961ED" w:rsidRPr="00611D77">
        <w:rPr>
          <w:color w:val="auto"/>
          <w:sz w:val="24"/>
          <w:szCs w:val="24"/>
        </w:rPr>
        <w:t xml:space="preserve"> summary</w:t>
      </w:r>
      <w:r w:rsidRPr="00611D77">
        <w:rPr>
          <w:color w:val="auto"/>
          <w:sz w:val="24"/>
          <w:szCs w:val="24"/>
        </w:rPr>
        <w:t xml:space="preserve"> on </w:t>
      </w:r>
      <w:r w:rsidR="00E55BA1" w:rsidRPr="00611D77">
        <w:rPr>
          <w:color w:val="auto"/>
          <w:sz w:val="24"/>
          <w:szCs w:val="24"/>
        </w:rPr>
        <w:t xml:space="preserve">the </w:t>
      </w:r>
      <w:r w:rsidRPr="00611D77">
        <w:rPr>
          <w:color w:val="auto"/>
          <w:sz w:val="24"/>
          <w:szCs w:val="24"/>
        </w:rPr>
        <w:t xml:space="preserve">video to video </w:t>
      </w:r>
      <w:r w:rsidR="00D1296E" w:rsidRPr="00611D77">
        <w:rPr>
          <w:color w:val="auto"/>
          <w:sz w:val="24"/>
          <w:szCs w:val="24"/>
        </w:rPr>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293B4C2F" w:rsidR="00E90E1D" w:rsidRDefault="00D60A6B" w:rsidP="00BB2A7C">
            <w:pPr>
              <w:jc w:val="center"/>
            </w:pPr>
            <w:r>
              <w:t xml:space="preserve">Network constraint </w:t>
            </w:r>
            <w:r w:rsidR="004C452D">
              <w:t>applied</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4D763640" w:rsidR="00E90E1D" w:rsidRDefault="00E90E1D" w:rsidP="00BD5DF3">
            <w:pPr>
              <w:jc w:val="center"/>
            </w:pPr>
            <w:r>
              <w:t>Recycle GAN</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1AB2FC50" w:rsidR="00E90E1D" w:rsidRDefault="004C452D" w:rsidP="00BD5DF3">
            <w:pPr>
              <w:jc w:val="center"/>
            </w:pPr>
            <w:r>
              <w:t>Generator Network</w:t>
            </w:r>
          </w:p>
        </w:tc>
        <w:tc>
          <w:tcPr>
            <w:tcW w:w="714" w:type="pct"/>
            <w:vAlign w:val="center"/>
          </w:tcPr>
          <w:p w14:paraId="30193BF1" w14:textId="4B673B5D" w:rsidR="00E90E1D" w:rsidRDefault="00C50584" w:rsidP="00BD5DF3">
            <w:pPr>
              <w:jc w:val="center"/>
            </w:pPr>
            <w:r>
              <w:t>Human evaluation,</w:t>
            </w:r>
            <w:r w:rsidR="00E71545">
              <w:t xml:space="preserve"> </w:t>
            </w:r>
            <w:proofErr w:type="spellStart"/>
            <w:r w:rsidR="00E90E1D">
              <w:t>IoU</w:t>
            </w:r>
            <w:proofErr w:type="spellEnd"/>
            <w:r w:rsidR="00E90E1D">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1C376B12"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BC42C5" w:rsidRPr="00BC42C5">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3FD28680" w:rsidR="00E90E1D" w:rsidRDefault="004C452D" w:rsidP="000644BA">
            <w:pPr>
              <w:jc w:val="center"/>
            </w:pPr>
            <w:r>
              <w:t>Generator Network</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D265675" w:rsidR="00E90E1D" w:rsidRDefault="00E90E1D" w:rsidP="000644BA">
            <w:pPr>
              <w:jc w:val="center"/>
            </w:pPr>
            <w:r w:rsidRPr="00BE6EF3">
              <w:lastRenderedPageBreak/>
              <w:t xml:space="preserve">Animating Arbitrary Objects via Deep Motion Transfer </w:t>
            </w:r>
            <w:r>
              <w:t>Monkey-Net</w:t>
            </w:r>
            <w:r>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BC42C5" w:rsidRPr="00BC42C5">
              <w:rPr>
                <w:noProof/>
              </w:rPr>
              <w:t>[28]</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37F8525E" w:rsidR="00E90E1D" w:rsidRDefault="004C452D" w:rsidP="000644BA">
            <w:pPr>
              <w:jc w:val="center"/>
            </w:pPr>
            <w:r>
              <w:t>Generator Network</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07DEB043" w:rsidR="00E90E1D" w:rsidRDefault="00E90E1D" w:rsidP="000644BA">
            <w:pPr>
              <w:jc w:val="center"/>
            </w:pPr>
            <w:r w:rsidRPr="00DE362C">
              <w:t xml:space="preserve">Unsupervised Video-to-Video Translation Dina </w:t>
            </w:r>
            <w:r>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BC42C5" w:rsidRPr="00BC42C5">
              <w:rPr>
                <w:noProof/>
              </w:rPr>
              <w:t>[29]</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7134FF71" w14:textId="77777777" w:rsidR="00CC435D" w:rsidRDefault="00E90E1D" w:rsidP="000644BA">
            <w:pPr>
              <w:jc w:val="center"/>
            </w:pPr>
            <w:r>
              <w:t>Network implicitly learns</w:t>
            </w:r>
            <w:r w:rsidR="00E55BA1">
              <w:t xml:space="preserve"> to</w:t>
            </w:r>
            <w:r>
              <w:t xml:space="preserve"> form input video</w:t>
            </w:r>
            <w:r w:rsidR="00CC435D">
              <w:t xml:space="preserve"> </w:t>
            </w:r>
          </w:p>
          <w:p w14:paraId="58D024EE" w14:textId="456C924A" w:rsidR="00E90E1D" w:rsidRDefault="001B0A56" w:rsidP="000644BA">
            <w:pPr>
              <w:jc w:val="center"/>
            </w:pPr>
            <w:r>
              <w:t>(3D</w:t>
            </w:r>
            <w:r w:rsidR="00CC435D">
              <w:t>-C</w:t>
            </w:r>
            <w:r>
              <w:t>onv</w:t>
            </w:r>
            <w:r w:rsidR="00CC435D">
              <w:t xml:space="preserve">- </w:t>
            </w:r>
            <w:r>
              <w:t>net)</w:t>
            </w:r>
          </w:p>
        </w:tc>
        <w:tc>
          <w:tcPr>
            <w:tcW w:w="714" w:type="pct"/>
            <w:vAlign w:val="center"/>
          </w:tcPr>
          <w:p w14:paraId="44259767" w14:textId="66FAFBF6" w:rsidR="00E90E1D" w:rsidRDefault="004C452D" w:rsidP="000644BA">
            <w:pPr>
              <w:jc w:val="center"/>
            </w:pPr>
            <w:r>
              <w:t>Generator Network</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72FC2B80" w:rsidR="00E90E1D" w:rsidRDefault="00E90E1D" w:rsidP="000644BA">
            <w:pPr>
              <w:jc w:val="center"/>
            </w:pPr>
            <w:r w:rsidRPr="00DE362C">
              <w:lastRenderedPageBreak/>
              <w:t xml:space="preserve">Preserving Semantic and Temporal Consistency for Unpaired Video-to-Video Translation </w:t>
            </w:r>
            <w:r>
              <w:fldChar w:fldCharType="begin" w:fldLock="1"/>
            </w:r>
            <w:r w:rsidR="00F778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fldChar w:fldCharType="separate"/>
            </w:r>
            <w:r w:rsidR="00BC42C5" w:rsidRPr="00BC42C5">
              <w:rPr>
                <w:noProof/>
              </w:rPr>
              <w:t>[13]</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031F4C94" w14:textId="314079BF" w:rsidR="004C452D" w:rsidRDefault="004C452D" w:rsidP="004C452D">
            <w:pPr>
              <w:jc w:val="center"/>
            </w:pPr>
            <w:proofErr w:type="gramStart"/>
            <w:r>
              <w:t>Generator  Network</w:t>
            </w:r>
            <w:proofErr w:type="gramEnd"/>
            <w:r>
              <w:t>,</w:t>
            </w:r>
          </w:p>
          <w:p w14:paraId="49B74428" w14:textId="45A0F724" w:rsidR="00E90E1D" w:rsidRDefault="00E90E1D" w:rsidP="000644BA">
            <w:pPr>
              <w:jc w:val="center"/>
            </w:pPr>
            <w:r>
              <w:t xml:space="preserve">Use </w:t>
            </w:r>
            <w:r>
              <w:fldChar w:fldCharType="begin" w:fldLock="1"/>
            </w:r>
            <w:r w:rsidR="00F778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BC42C5" w:rsidRPr="00BC42C5">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69490920" w:rsidR="00E90E1D" w:rsidRDefault="00E90E1D" w:rsidP="000644BA">
            <w:pPr>
              <w:jc w:val="center"/>
            </w:pPr>
            <w:r w:rsidRPr="00DE362C">
              <w:t>Video-to-Video Translation with Global Temporal Consistency</w:t>
            </w:r>
            <w:r>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BC42C5" w:rsidRPr="00BC42C5">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0B84DD02" w14:textId="62C97BBE" w:rsidR="004C452D" w:rsidRDefault="004C452D" w:rsidP="004C452D">
            <w:pPr>
              <w:jc w:val="center"/>
            </w:pPr>
            <w:r>
              <w:t>Generator + Discriminator Network</w:t>
            </w:r>
          </w:p>
          <w:p w14:paraId="531BFB37" w14:textId="1F6F4A5F" w:rsidR="00E90E1D" w:rsidRDefault="00E90E1D" w:rsidP="000644BA">
            <w:pPr>
              <w:jc w:val="center"/>
            </w:pP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11DA7601" w:rsidR="007D0443" w:rsidRPr="00134205" w:rsidRDefault="005E235F" w:rsidP="004F7081">
      <w:pPr>
        <w:pStyle w:val="Heading1"/>
        <w:rPr>
          <w:rFonts w:eastAsiaTheme="minorEastAsia"/>
        </w:rPr>
      </w:pPr>
      <w:bookmarkStart w:id="148" w:name="_Toc44355920"/>
      <w:bookmarkStart w:id="149" w:name="_Toc44355979"/>
      <w:bookmarkStart w:id="150" w:name="_Toc44462733"/>
      <w:bookmarkStart w:id="151" w:name="_Toc44644525"/>
      <w:bookmarkStart w:id="152" w:name="_Toc44647378"/>
      <w:bookmarkStart w:id="153" w:name="_Toc46593332"/>
      <w:bookmarkStart w:id="154" w:name="_Toc46593405"/>
      <w:bookmarkStart w:id="155" w:name="_Toc46600125"/>
      <w:bookmarkStart w:id="156" w:name="_Toc46600201"/>
      <w:bookmarkStart w:id="157" w:name="_Toc46601425"/>
      <w:bookmarkStart w:id="158" w:name="_Toc46601562"/>
      <w:bookmarkStart w:id="159" w:name="_Toc46746822"/>
      <w:bookmarkStart w:id="160" w:name="_Toc47207603"/>
      <w:bookmarkStart w:id="161" w:name="_Toc47231511"/>
      <w:bookmarkStart w:id="162" w:name="_Toc5140691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Pr>
          <w:rFonts w:eastAsiaTheme="minorEastAsia"/>
        </w:rPr>
        <w:t>Materials and Methods</w:t>
      </w:r>
      <w:bookmarkEnd w:id="162"/>
      <w:r>
        <w:rPr>
          <w:rFonts w:eastAsiaTheme="minorEastAsia"/>
        </w:rPr>
        <w:t xml:space="preserve"> </w:t>
      </w:r>
      <w:bookmarkStart w:id="163" w:name="_Toc48646303"/>
      <w:bookmarkStart w:id="164" w:name="_Toc48646397"/>
      <w:bookmarkStart w:id="165" w:name="_Toc46601426"/>
      <w:bookmarkStart w:id="166" w:name="_Toc46601563"/>
      <w:bookmarkStart w:id="167" w:name="_Toc46746823"/>
      <w:bookmarkStart w:id="168" w:name="_Toc47207604"/>
      <w:bookmarkStart w:id="169" w:name="_Toc47231512"/>
      <w:bookmarkStart w:id="170" w:name="_Toc48646304"/>
      <w:bookmarkStart w:id="171" w:name="_Toc48646398"/>
      <w:bookmarkStart w:id="172" w:name="_Toc50399166"/>
      <w:bookmarkStart w:id="173" w:name="_Toc50399244"/>
      <w:bookmarkEnd w:id="163"/>
      <w:bookmarkEnd w:id="164"/>
      <w:bookmarkEnd w:id="165"/>
      <w:bookmarkEnd w:id="166"/>
      <w:bookmarkEnd w:id="167"/>
      <w:bookmarkEnd w:id="168"/>
      <w:bookmarkEnd w:id="169"/>
      <w:bookmarkEnd w:id="170"/>
      <w:bookmarkEnd w:id="171"/>
      <w:bookmarkEnd w:id="172"/>
      <w:bookmarkEnd w:id="173"/>
    </w:p>
    <w:p w14:paraId="55B26499" w14:textId="1BE8E2E9" w:rsidR="003771C9" w:rsidRPr="003771C9" w:rsidRDefault="003771C9" w:rsidP="009217CA">
      <w:pPr>
        <w:pStyle w:val="Heading2"/>
      </w:pPr>
      <w:bookmarkStart w:id="174" w:name="_Toc51406918"/>
      <w:r>
        <w:t>Overview</w:t>
      </w:r>
      <w:bookmarkEnd w:id="174"/>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217CA">
      <w:pPr>
        <w:pStyle w:val="Heading2"/>
      </w:pPr>
      <w:bookmarkStart w:id="175" w:name="_Toc51406919"/>
      <w:r>
        <w:t>Dataset</w:t>
      </w:r>
      <w:bookmarkEnd w:id="175"/>
      <w:r>
        <w:t xml:space="preserve"> </w:t>
      </w:r>
    </w:p>
    <w:p w14:paraId="79FA3251" w14:textId="08986C2B"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 xml:space="preserve">essential part of the study. Images of </w:t>
      </w:r>
      <w:r w:rsidR="00E615A0">
        <w:t xml:space="preserve">a </w:t>
      </w:r>
      <w:r>
        <w:t>face (Obama-trump)</w:t>
      </w:r>
      <w:r w:rsidR="001F0D1F">
        <w:t>,</w:t>
      </w:r>
      <w:r w:rsidR="00E615A0">
        <w:t xml:space="preserve"> V</w:t>
      </w:r>
      <w:r w:rsidR="001F0D1F">
        <w:t>iper</w:t>
      </w:r>
      <w:r>
        <w:t xml:space="preserve"> and, flowers are used for both training and testing stages as used i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D47498">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D47498">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1B979D8" w:rsidR="002975E5" w:rsidRDefault="002975E5" w:rsidP="00D47498">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day ↔ night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6C846216" w:rsidR="002429E0" w:rsidRPr="00517ADF" w:rsidRDefault="003F766B" w:rsidP="00D47498">
      <w:pPr>
        <w:pStyle w:val="ListParagraph"/>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highlight w:val="yellow"/>
        </w:rPr>
        <w:t xml:space="preserve">: </w:t>
      </w:r>
      <w:r w:rsidR="00BE53F9" w:rsidRPr="00517ADF">
        <w:rPr>
          <w:highlight w:val="yellow"/>
        </w:rPr>
        <w:t xml:space="preserve"> One of the contributions to this study is the development of a high-quality local video to screen conversion dataset. This file includes a series of </w:t>
      </w:r>
      <w:proofErr w:type="spellStart"/>
      <w:r w:rsidR="00BE53F9" w:rsidRPr="00517ADF">
        <w:rPr>
          <w:highlight w:val="yellow"/>
        </w:rPr>
        <w:t>Debretsion</w:t>
      </w:r>
      <w:proofErr w:type="spellEnd"/>
      <w:r w:rsidR="00BE53F9" w:rsidRPr="00517ADF">
        <w:rPr>
          <w:highlight w:val="yellow"/>
        </w:rPr>
        <w:t xml:space="preserve"> and </w:t>
      </w:r>
      <w:r w:rsidR="006D0022">
        <w:rPr>
          <w:highlight w:val="yellow"/>
        </w:rPr>
        <w:t xml:space="preserve">Prime Minster </w:t>
      </w:r>
      <w:r w:rsidR="00BE53F9" w:rsidRPr="00517ADF">
        <w:rPr>
          <w:highlight w:val="yellow"/>
        </w:rPr>
        <w:t>Abiy Ahmed's</w:t>
      </w:r>
      <w:r w:rsidR="009B6564">
        <w:rPr>
          <w:highlight w:val="yellow"/>
        </w:rPr>
        <w:t>,</w:t>
      </w:r>
      <w:r w:rsidR="00DC0F3B">
        <w:rPr>
          <w:highlight w:val="yellow"/>
        </w:rPr>
        <w:t xml:space="preserve"> </w:t>
      </w:r>
      <w:r w:rsidR="009B6564">
        <w:rPr>
          <w:highlight w:val="yellow"/>
        </w:rPr>
        <w:t xml:space="preserve">Haile </w:t>
      </w:r>
      <w:proofErr w:type="spellStart"/>
      <w:r w:rsidR="009B6564">
        <w:rPr>
          <w:highlight w:val="yellow"/>
        </w:rPr>
        <w:t>Gebreslase</w:t>
      </w:r>
      <w:proofErr w:type="spellEnd"/>
      <w:r w:rsidR="009B6564">
        <w:rPr>
          <w:highlight w:val="yellow"/>
        </w:rPr>
        <w:t xml:space="preserve"> and Doctor </w:t>
      </w:r>
      <w:proofErr w:type="spellStart"/>
      <w:r w:rsidR="009B6564">
        <w:rPr>
          <w:highlight w:val="yellow"/>
        </w:rPr>
        <w:t>Tewodos</w:t>
      </w:r>
      <w:proofErr w:type="spellEnd"/>
      <w:r w:rsidR="009B6564">
        <w:rPr>
          <w:highlight w:val="yellow"/>
        </w:rPr>
        <w:t xml:space="preserve"> Adhanom</w:t>
      </w:r>
      <w:r w:rsidR="00BE53F9" w:rsidRPr="00517ADF">
        <w:rPr>
          <w:highlight w:val="yellow"/>
        </w:rPr>
        <w:t xml:space="preserve"> </w:t>
      </w:r>
      <w:r w:rsidR="001F2CF4" w:rsidRPr="00517ADF">
        <w:rPr>
          <w:highlight w:val="yellow"/>
        </w:rPr>
        <w:t>videos</w:t>
      </w:r>
      <w:r w:rsidR="00BE53F9" w:rsidRPr="00517ADF">
        <w:rPr>
          <w:highlight w:val="yellow"/>
        </w:rPr>
        <w:t xml:space="preserve"> having a conversation at a different time and </w:t>
      </w:r>
      <w:r w:rsidR="009B6564">
        <w:rPr>
          <w:highlight w:val="yellow"/>
        </w:rPr>
        <w:t xml:space="preserve">talks </w:t>
      </w:r>
      <w:r w:rsidR="00BE53F9" w:rsidRPr="00517ADF">
        <w:rPr>
          <w:highlight w:val="yellow"/>
        </w:rPr>
        <w:t xml:space="preserve">about different things entirely. The frames are each 256 x 256, with approximately </w:t>
      </w:r>
      <w:r w:rsidR="009B6564">
        <w:rPr>
          <w:highlight w:val="yellow"/>
        </w:rPr>
        <w:t>4</w:t>
      </w:r>
      <w:r w:rsidR="00BE53F9" w:rsidRPr="00517ADF">
        <w:rPr>
          <w:highlight w:val="yellow"/>
        </w:rPr>
        <w:t>,000 images</w:t>
      </w:r>
      <w:r w:rsidR="009B6564">
        <w:t xml:space="preserve"> per person</w:t>
      </w:r>
      <w:r w:rsidR="00BE53F9" w:rsidRPr="00517ADF">
        <w:t>.</w:t>
      </w:r>
    </w:p>
    <w:p w14:paraId="5D54BD45" w14:textId="13F2CAB0" w:rsidR="004E74D2" w:rsidRDefault="004E74D2" w:rsidP="004E74D2">
      <w:pPr>
        <w:pStyle w:val="Caption"/>
        <w:keepNext/>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4</w:t>
      </w:r>
      <w:r w:rsidRPr="00611D77">
        <w:rPr>
          <w:color w:val="auto"/>
          <w:sz w:val="24"/>
          <w:szCs w:val="24"/>
        </w:rPr>
        <w:fldChar w:fldCharType="end"/>
      </w:r>
      <w:r w:rsidRPr="00611D77">
        <w:rPr>
          <w:color w:val="auto"/>
          <w:sz w:val="24"/>
          <w:szCs w:val="24"/>
        </w:rPr>
        <w:t xml:space="preserve"> Training Dataset Sample (from Obama - Trump and Flower Datasets)</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6">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2BEB1284" w14:textId="6CF6EBC1" w:rsidR="004E74D2" w:rsidRPr="0065682A" w:rsidRDefault="004E74D2" w:rsidP="004E74D2">
      <w:pPr>
        <w:pStyle w:val="Caption"/>
        <w:keepNext/>
        <w:rPr>
          <w:color w:val="auto"/>
          <w:sz w:val="24"/>
          <w:szCs w:val="24"/>
        </w:rPr>
      </w:pPr>
      <w:r w:rsidRPr="0065682A">
        <w:rPr>
          <w:color w:val="auto"/>
          <w:sz w:val="24"/>
          <w:szCs w:val="24"/>
        </w:rPr>
        <w:lastRenderedPageBreak/>
        <w:t xml:space="preserve">Table </w:t>
      </w:r>
      <w:r w:rsidR="00435CE9" w:rsidRPr="0065682A">
        <w:rPr>
          <w:color w:val="auto"/>
          <w:sz w:val="24"/>
          <w:szCs w:val="24"/>
        </w:rPr>
        <w:fldChar w:fldCharType="begin"/>
      </w:r>
      <w:r w:rsidR="00435CE9" w:rsidRPr="0065682A">
        <w:rPr>
          <w:color w:val="auto"/>
          <w:sz w:val="24"/>
          <w:szCs w:val="24"/>
        </w:rPr>
        <w:instrText xml:space="preserve"> SEQ Table \* ARABIC </w:instrText>
      </w:r>
      <w:r w:rsidR="00435CE9" w:rsidRPr="0065682A">
        <w:rPr>
          <w:color w:val="auto"/>
          <w:sz w:val="24"/>
          <w:szCs w:val="24"/>
        </w:rPr>
        <w:fldChar w:fldCharType="separate"/>
      </w:r>
      <w:r w:rsidR="00015C8A" w:rsidRPr="0065682A">
        <w:rPr>
          <w:noProof/>
          <w:color w:val="auto"/>
          <w:sz w:val="24"/>
          <w:szCs w:val="24"/>
        </w:rPr>
        <w:t>5</w:t>
      </w:r>
      <w:r w:rsidR="00435CE9" w:rsidRPr="0065682A">
        <w:rPr>
          <w:noProof/>
          <w:color w:val="auto"/>
          <w:sz w:val="24"/>
          <w:szCs w:val="24"/>
        </w:rPr>
        <w:fldChar w:fldCharType="end"/>
      </w:r>
      <w:r w:rsidRPr="0065682A">
        <w:rPr>
          <w:color w:val="auto"/>
          <w:sz w:val="24"/>
          <w:szCs w:val="24"/>
        </w:rPr>
        <w:t xml:space="preserve"> Viper Dataset Sample Examples</w:t>
      </w:r>
    </w:p>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4E74D2">
        <w:tc>
          <w:tcPr>
            <w:tcW w:w="1470" w:type="dxa"/>
          </w:tcPr>
          <w:p w14:paraId="5A2857DB" w14:textId="77777777" w:rsidR="001E6225" w:rsidRDefault="001E6225" w:rsidP="001E6225">
            <w:r>
              <w:t>Environment</w:t>
            </w:r>
          </w:p>
        </w:tc>
        <w:tc>
          <w:tcPr>
            <w:tcW w:w="408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4E74D2">
        <w:tc>
          <w:tcPr>
            <w:tcW w:w="1470" w:type="dxa"/>
          </w:tcPr>
          <w:p w14:paraId="0CD9CEE1" w14:textId="77777777" w:rsidR="001E6225" w:rsidRDefault="001E6225" w:rsidP="001E6225">
            <w:r>
              <w:t>Rain</w:t>
            </w:r>
          </w:p>
        </w:tc>
        <w:tc>
          <w:tcPr>
            <w:tcW w:w="408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4E74D2">
        <w:tc>
          <w:tcPr>
            <w:tcW w:w="1470" w:type="dxa"/>
          </w:tcPr>
          <w:p w14:paraId="3601F678" w14:textId="77777777" w:rsidR="001E6225" w:rsidRDefault="001E6225" w:rsidP="001E6225">
            <w:r>
              <w:t>Snow</w:t>
            </w:r>
          </w:p>
        </w:tc>
        <w:tc>
          <w:tcPr>
            <w:tcW w:w="408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4E74D2">
        <w:tc>
          <w:tcPr>
            <w:tcW w:w="1470" w:type="dxa"/>
          </w:tcPr>
          <w:p w14:paraId="4D18CEAB" w14:textId="77777777" w:rsidR="001E6225" w:rsidRDefault="001E6225" w:rsidP="001E6225">
            <w:r>
              <w:t>Sunset</w:t>
            </w:r>
          </w:p>
        </w:tc>
        <w:tc>
          <w:tcPr>
            <w:tcW w:w="408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4E74D2">
        <w:tc>
          <w:tcPr>
            <w:tcW w:w="1470" w:type="dxa"/>
          </w:tcPr>
          <w:p w14:paraId="44F405E5" w14:textId="77777777" w:rsidR="001E6225" w:rsidRDefault="001E6225" w:rsidP="001E6225">
            <w:r>
              <w:lastRenderedPageBreak/>
              <w:t>Night</w:t>
            </w:r>
          </w:p>
        </w:tc>
        <w:tc>
          <w:tcPr>
            <w:tcW w:w="408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4E74D2">
        <w:tc>
          <w:tcPr>
            <w:tcW w:w="1470" w:type="dxa"/>
          </w:tcPr>
          <w:p w14:paraId="1ED0AFD0" w14:textId="77777777" w:rsidR="001E6225" w:rsidRDefault="001E6225" w:rsidP="001E6225">
            <w:r>
              <w:t>Day</w:t>
            </w:r>
          </w:p>
        </w:tc>
        <w:tc>
          <w:tcPr>
            <w:tcW w:w="408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217CA">
      <w:pPr>
        <w:pStyle w:val="Heading2"/>
      </w:pPr>
      <w:bookmarkStart w:id="176" w:name="_Toc51406920"/>
      <w:r>
        <w:t>Development tools</w:t>
      </w:r>
      <w:bookmarkEnd w:id="176"/>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217CA">
      <w:pPr>
        <w:pStyle w:val="Heading2"/>
      </w:pPr>
      <w:bookmarkStart w:id="177" w:name="_Toc51406921"/>
      <w:r>
        <w:t>Design tools</w:t>
      </w:r>
      <w:bookmarkEnd w:id="177"/>
      <w:r>
        <w:t xml:space="preserve"> </w:t>
      </w:r>
    </w:p>
    <w:p w14:paraId="0DCB6902" w14:textId="7A997FB1" w:rsidR="000423DE" w:rsidRPr="00DE467F" w:rsidRDefault="00AE1FED" w:rsidP="00F67D20">
      <w:r w:rsidRPr="00AE1FED">
        <w:t>Design tools are mediums that are used for the creation, presentation</w:t>
      </w:r>
      <w:r>
        <w:t>,</w:t>
      </w:r>
      <w:r w:rsidRPr="00AE1FED">
        <w:t xml:space="preserve"> and interpretation of design concepts.</w:t>
      </w:r>
      <w:r>
        <w:t xml:space="preserve"> </w:t>
      </w:r>
      <w:proofErr w:type="spellStart"/>
      <w:r w:rsidR="000423DE" w:rsidRPr="00DE467F">
        <w:t>Edraw</w:t>
      </w:r>
      <w:proofErr w:type="spellEnd"/>
      <w:r w:rsidR="000423DE" w:rsidRPr="00DE467F">
        <w:t xml:space="preserve"> Max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 xml:space="preserve"> is used to design in the proposed system. It is a lightweight and powerful </w:t>
      </w:r>
      <w:r w:rsidR="000423DE" w:rsidRPr="00DE467F">
        <w:lastRenderedPageBreak/>
        <w:t xml:space="preserve">graphic design tool for creating professional-looking flowcharts, network diagrams, </w:t>
      </w:r>
      <w:r w:rsidR="00DC0F3B">
        <w:t xml:space="preserve">flowchart </w:t>
      </w:r>
      <w:r w:rsidR="000423DE" w:rsidRPr="00DE467F">
        <w:t xml:space="preserve">diagrams, and others. This tool is selected because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w:t>
      </w:r>
    </w:p>
    <w:p w14:paraId="4F8832EA" w14:textId="77777777" w:rsidR="000423DE" w:rsidRDefault="000423DE" w:rsidP="00D47498">
      <w:pPr>
        <w:pStyle w:val="ListParagraph"/>
        <w:numPr>
          <w:ilvl w:val="0"/>
          <w:numId w:val="49"/>
        </w:numPr>
      </w:pPr>
      <w:r>
        <w:t xml:space="preserve">It has lots of high-quality shapes, example, and template, </w:t>
      </w:r>
    </w:p>
    <w:p w14:paraId="5220C7F3" w14:textId="77777777" w:rsidR="00EE404F" w:rsidRDefault="00AE1FED" w:rsidP="00D47498">
      <w:pPr>
        <w:pStyle w:val="ListParagraph"/>
        <w:numPr>
          <w:ilvl w:val="0"/>
          <w:numId w:val="49"/>
        </w:numPr>
      </w:pPr>
      <w:r w:rsidRPr="00AE1FED">
        <w:t>Easily visualizes complicated details through a broad range of graphics.</w:t>
      </w:r>
      <w:r w:rsidR="00EE404F" w:rsidRPr="00EE404F">
        <w:t xml:space="preserve"> </w:t>
      </w:r>
    </w:p>
    <w:p w14:paraId="5E528831" w14:textId="5448BFE7" w:rsidR="00AE1FED" w:rsidRDefault="00EE404F" w:rsidP="00D47498">
      <w:pPr>
        <w:pStyle w:val="ListParagraph"/>
        <w:numPr>
          <w:ilvl w:val="0"/>
          <w:numId w:val="49"/>
        </w:numPr>
      </w:pPr>
      <w:r>
        <w:t xml:space="preserve">Works with MS Office well and others. </w:t>
      </w:r>
    </w:p>
    <w:p w14:paraId="59B78E8B" w14:textId="34B5D62F" w:rsidR="00AB2C3E" w:rsidRPr="000C0AA6" w:rsidRDefault="00DD1726" w:rsidP="009217CA">
      <w:pPr>
        <w:pStyle w:val="Heading2"/>
      </w:pPr>
      <w:bookmarkStart w:id="178" w:name="_Toc51406922"/>
      <w:r>
        <w:t>Prototype development framework</w:t>
      </w:r>
      <w:bookmarkStart w:id="179" w:name="_Toc46601432"/>
      <w:bookmarkStart w:id="180" w:name="_Toc46601569"/>
      <w:bookmarkStart w:id="181" w:name="_Toc46746829"/>
      <w:bookmarkStart w:id="182" w:name="_Toc47207610"/>
      <w:bookmarkStart w:id="183" w:name="_Toc47231518"/>
      <w:bookmarkStart w:id="184" w:name="_Toc48646310"/>
      <w:bookmarkStart w:id="185" w:name="_Toc48646404"/>
      <w:bookmarkStart w:id="186" w:name="_Toc46601435"/>
      <w:bookmarkStart w:id="187" w:name="_Toc46601572"/>
      <w:bookmarkStart w:id="188" w:name="_Toc46746832"/>
      <w:bookmarkStart w:id="189" w:name="_Toc47207613"/>
      <w:bookmarkStart w:id="190" w:name="_Toc47231521"/>
      <w:bookmarkStart w:id="191" w:name="_Toc48646313"/>
      <w:bookmarkStart w:id="192" w:name="_Toc4864640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p w14:paraId="6F3FBF28" w14:textId="3B70B8EA" w:rsidR="000423DE" w:rsidRPr="000C0AA6" w:rsidRDefault="00F67D20" w:rsidP="00836C21">
      <w:pPr>
        <w:pStyle w:val="Heading3"/>
      </w:pPr>
      <w:bookmarkStart w:id="193" w:name="_Toc51406923"/>
      <w:r w:rsidRPr="000C0AA6">
        <w:t>TensorFlow</w:t>
      </w:r>
      <w:bookmarkEnd w:id="193"/>
    </w:p>
    <w:p w14:paraId="1DEC60E2" w14:textId="36553FFC" w:rsidR="000423DE" w:rsidRDefault="00674D74" w:rsidP="00F67D20">
      <w:r w:rsidRPr="00674D74">
        <w:t>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w:t>
      </w:r>
      <w:r>
        <w:t xml:space="preserve"> </w:t>
      </w:r>
      <w:r w:rsidRPr="00674D74">
        <w:t>It can also be mounted on personal computers, clusters, handheld devices</w:t>
      </w:r>
      <w:r>
        <w:t>,</w:t>
      </w:r>
      <w:r w:rsidRPr="00674D74">
        <w:t xml:space="preserve"> and edge devices. Supports artificial learning, deep learning</w:t>
      </w:r>
      <w:r>
        <w:t>,</w:t>
      </w:r>
      <w:r w:rsidRPr="00674D74">
        <w:t xml:space="preserve"> and versatile numerical computing</w:t>
      </w:r>
      <w:r w:rsidRPr="00674D74">
        <w:t xml:space="preserve"> </w:t>
      </w:r>
      <w:r w:rsidRPr="000C0AA6">
        <w:fldChar w:fldCharType="begin" w:fldLock="1"/>
      </w:r>
      <w:r>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0C0AA6">
        <w:fldChar w:fldCharType="separate"/>
      </w:r>
      <w:r w:rsidRPr="00BC42C5">
        <w:rPr>
          <w:noProof/>
        </w:rPr>
        <w:t>[33]</w:t>
      </w:r>
      <w:r w:rsidRPr="000C0AA6">
        <w:fldChar w:fldCharType="end"/>
      </w:r>
      <w:r w:rsidRPr="00674D74">
        <w:t>. The following diagram displays the power score of the deep learning system based on application, popularity</w:t>
      </w:r>
      <w:r>
        <w:t>,</w:t>
      </w:r>
      <w:r w:rsidRPr="00674D74">
        <w:t xml:space="preserve"> and interest</w:t>
      </w:r>
      <w:r w:rsidR="001F0DBD">
        <w:t xml:space="preserve"> </w:t>
      </w:r>
      <w:r w:rsidRPr="000C0AA6">
        <w:fldChar w:fldCharType="begin" w:fldLock="1"/>
      </w:r>
      <w:r>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0C0AA6">
        <w:fldChar w:fldCharType="separate"/>
      </w:r>
      <w:r w:rsidRPr="00BC42C5">
        <w:rPr>
          <w:noProof/>
        </w:rPr>
        <w:t>[34]</w:t>
      </w:r>
      <w:r w:rsidRPr="000C0AA6">
        <w:fldChar w:fldCharType="end"/>
      </w:r>
      <w:r w:rsidRPr="00674D74">
        <w:t>.</w:t>
      </w:r>
      <w:r w:rsidR="000423DE" w:rsidRPr="000C0AA6">
        <w:t xml:space="preserve"> </w:t>
      </w:r>
    </w:p>
    <w:p w14:paraId="46067505" w14:textId="0B039192" w:rsidR="00674D74" w:rsidRPr="000C0AA6" w:rsidRDefault="0078793C" w:rsidP="00F67D20">
      <w:r w:rsidRPr="0078793C">
        <w:t>The following diagram demonstrates the power score of the deep learning system based on application, and popularity.</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C25AC4E" w:rsidR="000423DE" w:rsidRPr="00611D77" w:rsidRDefault="00F67D20" w:rsidP="00F67D20">
      <w:pPr>
        <w:pStyle w:val="Caption"/>
        <w:jc w:val="center"/>
        <w:rPr>
          <w:color w:val="auto"/>
          <w:sz w:val="36"/>
          <w:szCs w:val="36"/>
        </w:rPr>
      </w:pPr>
      <w:bookmarkStart w:id="194" w:name="_Toc47219621"/>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Deep Learning Framework</w:t>
      </w:r>
      <w:r w:rsidR="00C833B2" w:rsidRPr="00611D77">
        <w:rPr>
          <w:color w:val="auto"/>
          <w:sz w:val="24"/>
          <w:szCs w:val="24"/>
        </w:rPr>
        <w:t xml:space="preserve"> comparison</w:t>
      </w:r>
      <w:r w:rsidRPr="00611D77">
        <w:rPr>
          <w:color w:val="auto"/>
          <w:sz w:val="24"/>
          <w:szCs w:val="24"/>
        </w:rPr>
        <w:t>.</w:t>
      </w:r>
      <w:bookmarkEnd w:id="194"/>
    </w:p>
    <w:p w14:paraId="42C51810" w14:textId="26CD41D8" w:rsidR="00B10524" w:rsidRPr="000C0AA6" w:rsidRDefault="000423DE" w:rsidP="00B10524">
      <w:r w:rsidRPr="000C0AA6">
        <w:lastRenderedPageBreak/>
        <w:t xml:space="preserve">As shown in the above diagram, </w:t>
      </w:r>
      <w:r w:rsidR="00257AAF" w:rsidRPr="000C0AA6">
        <w:t>TensorFlow</w:t>
      </w:r>
      <w:r w:rsidRPr="000C0AA6">
        <w:t xml:space="preserve"> is by far the most used and popular deep learning framework.</w:t>
      </w:r>
    </w:p>
    <w:p w14:paraId="5E585630" w14:textId="0ABC4ADC" w:rsidR="008D705A" w:rsidRDefault="008D705A" w:rsidP="00D47498">
      <w:pPr>
        <w:pStyle w:val="ListParagraph"/>
      </w:pPr>
      <w:r>
        <w:t>Makes fast and rapid prototyping;</w:t>
      </w:r>
    </w:p>
    <w:p w14:paraId="7DEF6359" w14:textId="7ABB21B2" w:rsidR="008D705A" w:rsidRDefault="008D705A" w:rsidP="00D47498">
      <w:pPr>
        <w:pStyle w:val="ListParagraph"/>
      </w:pPr>
      <w:r>
        <w:t xml:space="preserve">Embraces all </w:t>
      </w:r>
      <w:r>
        <w:t>Convolution</w:t>
      </w:r>
      <w:r>
        <w:t xml:space="preserve"> networks and recurrent networks, as well as variations of each.</w:t>
      </w:r>
    </w:p>
    <w:p w14:paraId="63C34D75" w14:textId="045E0A61" w:rsidR="008D705A" w:rsidRDefault="008D705A" w:rsidP="00D47498">
      <w:pPr>
        <w:pStyle w:val="ListParagraph"/>
      </w:pPr>
      <w:r>
        <w:t>User-friendly, modular</w:t>
      </w:r>
      <w:r w:rsidR="00BB5F94">
        <w:t>,</w:t>
      </w:r>
      <w:r>
        <w:t xml:space="preserve"> and extensible.</w:t>
      </w:r>
    </w:p>
    <w:p w14:paraId="197E27C8" w14:textId="2BE8BC18" w:rsidR="00F67D20" w:rsidRPr="000C0AA6" w:rsidRDefault="008D705A" w:rsidP="00D47498">
      <w:pPr>
        <w:pStyle w:val="ListParagraph"/>
      </w:pPr>
      <w:r>
        <w:t xml:space="preserve">It can run efficiently on </w:t>
      </w:r>
      <w:r w:rsidR="00BB5F94">
        <w:t>GPU</w:t>
      </w:r>
      <w:r w:rsidR="00BB5F94" w:rsidRPr="00BB5F94">
        <w:t xml:space="preserve"> </w:t>
      </w:r>
      <w:r w:rsidR="00F064DE">
        <w:t>or</w:t>
      </w:r>
      <w:r>
        <w:t xml:space="preserve"> </w:t>
      </w:r>
      <w:r w:rsidR="00BB5F94">
        <w:t>CPU</w:t>
      </w:r>
      <w:r>
        <w:t>.</w:t>
      </w:r>
    </w:p>
    <w:p w14:paraId="12E017C3" w14:textId="3FE3514E" w:rsidR="00F67D20" w:rsidRPr="000C0AA6" w:rsidRDefault="00F67D20" w:rsidP="00836C21">
      <w:pPr>
        <w:pStyle w:val="Heading3"/>
        <w:rPr>
          <w:sz w:val="26"/>
        </w:rPr>
      </w:pPr>
      <w:bookmarkStart w:id="195" w:name="_Toc21334408"/>
      <w:bookmarkStart w:id="196" w:name="_Toc51406925"/>
      <w:r w:rsidRPr="000C0AA6">
        <w:t>OpenCV</w:t>
      </w:r>
      <w:bookmarkEnd w:id="195"/>
      <w:bookmarkEnd w:id="196"/>
    </w:p>
    <w:p w14:paraId="39FC564D" w14:textId="5198DFC0" w:rsidR="00F67D20" w:rsidRPr="000C0AA6" w:rsidRDefault="00993842" w:rsidP="00F67D20">
      <w:r w:rsidRPr="00993842">
        <w:t>OpenCV is an open-source computer vision software library intended to provide a shared infrastructure for image processing and computer vision applications</w:t>
      </w:r>
      <w:r>
        <w:t xml:space="preserve"> </w:t>
      </w:r>
      <w:r w:rsidRPr="000C0AA6">
        <w:fldChar w:fldCharType="begin" w:fldLock="1"/>
      </w:r>
      <w:r>
        <w:instrText>ADDIN CSL_CITATION {"citationItems":[{"id":"ITEM-1","itemData":{"URL":"https://opencv.org/","accessed":{"date-parts":[["2020","6","2"]]},"id":"ITEM-1","issued":{"date-parts":[["0"]]},"title":"OpenCV","type":"webpage"},"uris":["http://www.mendeley.com/documents/?uuid=fb3b4887-01b6-324e-97a7-80e65f0fa293"]}],"mendeley":{"formattedCitation":"[36]","plainTextFormattedCitation":"[36]","previouslyFormattedCitation":"[36]"},"properties":{"noteIndex":0},"schema":"https://github.com/citation-style-language/schema/raw/master/csl-citation.json"}</w:instrText>
      </w:r>
      <w:r w:rsidRPr="000C0AA6">
        <w:fldChar w:fldCharType="separate"/>
      </w:r>
      <w:r w:rsidRPr="00BC42C5">
        <w:rPr>
          <w:noProof/>
        </w:rPr>
        <w:t>[36]</w:t>
      </w:r>
      <w:r w:rsidRPr="000C0AA6">
        <w:fldChar w:fldCharType="end"/>
      </w:r>
      <w:r>
        <w:t xml:space="preserve">. </w:t>
      </w:r>
      <w:r w:rsidRPr="00993842">
        <w:t>It has Python, Java, C++</w:t>
      </w:r>
      <w:r>
        <w:t>,</w:t>
      </w:r>
      <w:r w:rsidRPr="00993842">
        <w:t xml:space="preserve"> and MATLAB interfaces and supports nearly any operating system as well. OpenCV was developed for image processing, meaning that and feature and data structure was developed with the image processing engineers in mind.</w:t>
      </w:r>
      <w:r w:rsidR="00F67D20" w:rsidRPr="000C0AA6">
        <w:t xml:space="preserve"> </w:t>
      </w:r>
    </w:p>
    <w:p w14:paraId="1B355309" w14:textId="15371C34" w:rsidR="00B10524" w:rsidRPr="000C0AA6" w:rsidRDefault="00B10524" w:rsidP="00836C21">
      <w:pPr>
        <w:pStyle w:val="Heading3"/>
      </w:pPr>
      <w:bookmarkStart w:id="197" w:name="_Toc51406926"/>
      <w:r w:rsidRPr="000C0AA6">
        <w:t>MATLAB Deep Network Designer</w:t>
      </w:r>
      <w:bookmarkEnd w:id="197"/>
    </w:p>
    <w:p w14:paraId="71134B8F" w14:textId="09F7BAE7"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F7780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7]","plainTextFormattedCitation":"[37]","previouslyFormattedCitation":"[37]"},"properties":{"noteIndex":0},"schema":"https://github.com/citation-style-language/schema/raw/master/csl-citation.json"}</w:instrText>
      </w:r>
      <w:r w:rsidRPr="000C0AA6">
        <w:fldChar w:fldCharType="separate"/>
      </w:r>
      <w:r w:rsidR="00BC42C5" w:rsidRPr="00BC42C5">
        <w:rPr>
          <w:noProof/>
        </w:rPr>
        <w:t>[37]</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217CA">
      <w:pPr>
        <w:pStyle w:val="Heading2"/>
      </w:pPr>
      <w:bookmarkStart w:id="198" w:name="_Toc51406927"/>
      <w:r>
        <w:t>Baselines</w:t>
      </w:r>
      <w:bookmarkEnd w:id="198"/>
    </w:p>
    <w:p w14:paraId="22E3B507" w14:textId="148F050F" w:rsidR="007D2938" w:rsidRDefault="00863431" w:rsidP="00F75C02">
      <w:r>
        <w:t>To</w:t>
      </w:r>
      <w:r w:rsidR="007D2938" w:rsidRPr="007D2938">
        <w:t xml:space="preserve"> validate our model's effectiveness, we equate it with models that dwell on translating video with GANs. Since our model architecture is based on Recycle-GAN and takes as input unpaired video data, we chose </w:t>
      </w:r>
      <w:proofErr w:type="spellStart"/>
      <w:r w:rsidR="007D2938" w:rsidRPr="007D2938">
        <w:t>CycleGAN</w:t>
      </w:r>
      <w:proofErr w:type="spellEnd"/>
      <w:r w:rsidR="004E593D">
        <w:t xml:space="preserve"> </w:t>
      </w:r>
      <w:r w:rsidR="007D2938" w:rsidRPr="007D2938">
        <w:t>[8] and Recycle-GAN</w:t>
      </w:r>
      <w:r w:rsidR="004E593D">
        <w:t xml:space="preserve"> </w:t>
      </w:r>
      <w:r w:rsidR="007D2938" w:rsidRPr="007D2938">
        <w:t>[11] as the baselines for our experiments.</w:t>
      </w:r>
    </w:p>
    <w:p w14:paraId="6E6FF09C" w14:textId="3A3BD89A" w:rsidR="002D2D55" w:rsidRDefault="007D2938" w:rsidP="00D47498">
      <w:pPr>
        <w:pStyle w:val="ListParagraph"/>
        <w:numPr>
          <w:ilvl w:val="0"/>
          <w:numId w:val="38"/>
        </w:numPr>
      </w:pPr>
      <w:proofErr w:type="spellStart"/>
      <w:r w:rsidRPr="007D2938">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B5C948E" w14:textId="1C867CD6" w:rsidR="00F75C02" w:rsidRPr="00F75C02" w:rsidRDefault="002D2D55" w:rsidP="00D47498">
      <w:pPr>
        <w:pStyle w:val="ListParagraph"/>
        <w:numPr>
          <w:ilvl w:val="0"/>
          <w:numId w:val="38"/>
        </w:numPr>
      </w:pPr>
      <w:proofErr w:type="spellStart"/>
      <w:r w:rsidRPr="002D2D55">
        <w:t>RecycleGAN</w:t>
      </w:r>
      <w:proofErr w:type="spellEnd"/>
      <w:r>
        <w:t xml:space="preserve"> </w:t>
      </w:r>
      <w:r w:rsidRPr="002D2D55">
        <w:t xml:space="preserve">[11] uses two generators and two predictors for video translation. It puts forward a recycle loss to work with cycle loss and recurrent loss for content conversion and style preservation, taking into account the temporal detail. The purpose of contrasts </w:t>
      </w:r>
      <w:r w:rsidRPr="002D2D55">
        <w:lastRenderedPageBreak/>
        <w:t>with Recycle-GAN is to show the substantial improvements achieved by our model in terms of spatial – temporal knowledge.</w:t>
      </w:r>
    </w:p>
    <w:p w14:paraId="41673C95" w14:textId="235B58F8" w:rsidR="00DD1726" w:rsidRDefault="00DD1726" w:rsidP="009217CA">
      <w:pPr>
        <w:pStyle w:val="Heading2"/>
      </w:pPr>
      <w:bookmarkStart w:id="199" w:name="_Toc51406928"/>
      <w:r>
        <w:t>Evaluation methods</w:t>
      </w:r>
      <w:bookmarkEnd w:id="199"/>
    </w:p>
    <w:p w14:paraId="1D39B2A2" w14:textId="2AB1F4D8"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w:t>
      </w:r>
      <w:r w:rsidR="004C2BDA">
        <w:t xml:space="preserve">a </w:t>
      </w:r>
      <w:r w:rsidR="00497EE6">
        <w:t>qu</w:t>
      </w:r>
      <w:r w:rsidR="00E37E74">
        <w:t>ali</w:t>
      </w:r>
      <w:r w:rsidR="00497EE6">
        <w:t xml:space="preserve">tative analysis metric to evaluate </w:t>
      </w:r>
      <w:r w:rsidR="005F760E">
        <w:t>this work.</w:t>
      </w:r>
    </w:p>
    <w:p w14:paraId="49284271" w14:textId="548DF8A6" w:rsidR="00497EE6" w:rsidRDefault="00E71545" w:rsidP="00836C21">
      <w:pPr>
        <w:pStyle w:val="Heading3"/>
      </w:pPr>
      <w:r>
        <w:t>Human evaluation study</w:t>
      </w:r>
      <w:r w:rsidR="00497EE6">
        <w:t xml:space="preserve"> </w:t>
      </w:r>
    </w:p>
    <w:p w14:paraId="7BA8285C" w14:textId="50C11B45"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w:t>
      </w:r>
      <w:r w:rsidR="00E71545">
        <w:t>Human evaluation study</w:t>
      </w:r>
      <w:r w:rsidR="00DA0E8F">
        <w:t xml:space="preserve">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w:t>
      </w:r>
      <w:r w:rsidR="004C2BDA">
        <w:t>,</w:t>
      </w:r>
      <w:r w:rsidR="002F2415" w:rsidRPr="002F2415">
        <w:t xml:space="preserve">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836C21">
      <w:pPr>
        <w:pStyle w:val="Heading3"/>
      </w:pPr>
      <w:bookmarkStart w:id="200" w:name="_Toc51406930"/>
      <w:r w:rsidRPr="008B7FBF">
        <w:t>Inception score</w:t>
      </w:r>
      <w:bookmarkEnd w:id="200"/>
    </w:p>
    <w:p w14:paraId="25315EC6" w14:textId="199F13C5" w:rsidR="00BE073E" w:rsidRDefault="00611D77" w:rsidP="007A4ABC">
      <w:pPr>
        <w:sectPr w:rsidR="00BE073E" w:rsidSect="00A52B7F">
          <w:pgSz w:w="12240" w:h="15840"/>
          <w:pgMar w:top="1440" w:right="1440" w:bottom="1440" w:left="1440" w:header="720" w:footer="720" w:gutter="0"/>
          <w:cols w:space="720"/>
          <w:docGrid w:linePitch="360"/>
        </w:sectPr>
      </w:pPr>
      <w:r>
        <w:rPr>
          <w:noProof/>
        </w:rPr>
        <mc:AlternateContent>
          <mc:Choice Requires="wps">
            <w:drawing>
              <wp:anchor distT="0" distB="0" distL="114300" distR="114300" simplePos="0" relativeHeight="251817984" behindDoc="0" locked="0" layoutInCell="1" allowOverlap="1" wp14:anchorId="6A2BDA21" wp14:editId="11509AEC">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2187577F" w:rsidR="00D60A6B" w:rsidRPr="00611D77" w:rsidRDefault="00D60A6B"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2187577F" w:rsidR="00D60A6B" w:rsidRPr="00611D77" w:rsidRDefault="00D60A6B"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v:textbox>
                <w10:wrap type="topAndBottom"/>
              </v:shape>
            </w:pict>
          </mc:Fallback>
        </mc:AlternateContent>
      </w:r>
      <w:r w:rsidR="008B7FBF" w:rsidRPr="008B7FBF">
        <w:rPr>
          <w:noProof/>
        </w:rPr>
        <w:drawing>
          <wp:anchor distT="0" distB="0" distL="114300" distR="114300" simplePos="0" relativeHeight="251764736" behindDoc="0" locked="0" layoutInCell="1" allowOverlap="1" wp14:anchorId="37B5BC23" wp14:editId="73D57AF3">
            <wp:simplePos x="0" y="0"/>
            <wp:positionH relativeFrom="column">
              <wp:posOffset>1210310</wp:posOffset>
            </wp:positionH>
            <wp:positionV relativeFrom="paragraph">
              <wp:posOffset>532821</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BEBA8EAE-BF5A-486C-A8C5-ECC9F3942E4B}">
                          <a14:imgProps xmlns:a14="http://schemas.microsoft.com/office/drawing/2010/main">
                            <a14:imgLayer r:embed="rId5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8B7FBF">
        <w:t xml:space="preserve">The inception score is </w:t>
      </w:r>
      <w:r w:rsidR="00E37E74">
        <w:t>a</w:t>
      </w:r>
      <w:r w:rsidR="008B7FBF">
        <w:t xml:space="preserve"> </w:t>
      </w:r>
      <w:r w:rsidR="00A64214">
        <w:t>commonly</w:t>
      </w:r>
      <w:r w:rsidR="008B7FBF">
        <w:t xml:space="preserve"> used </w:t>
      </w:r>
      <w:r w:rsidR="00A64214">
        <w:t>evaluating</w:t>
      </w:r>
      <w:r w:rsidR="008B7FBF">
        <w:t xml:space="preserve"> algorithm for GANs. It uses a pre-trained inception V3 network (trained on </w:t>
      </w:r>
      <w:r w:rsidR="00A64214">
        <w:t>ImageNet</w:t>
      </w:r>
      <w:r w:rsidR="008B7FBF">
        <w:t xml:space="preserve">) to extract the features of both generated and real images. The </w:t>
      </w:r>
      <w:r w:rsidR="0022077B">
        <w:t>IS (inception score)</w:t>
      </w:r>
      <w:r w:rsidR="008B7FBF">
        <w:t xml:space="preserve"> for short, </w:t>
      </w:r>
      <w:r w:rsidR="008B7FBF" w:rsidRPr="004F6C9D">
        <w:rPr>
          <w:b/>
          <w:bCs/>
        </w:rPr>
        <w:t xml:space="preserve">measure the </w:t>
      </w:r>
      <w:r w:rsidR="007F06A2" w:rsidRPr="004F6C9D">
        <w:rPr>
          <w:b/>
          <w:bCs/>
        </w:rPr>
        <w:t>variety</w:t>
      </w:r>
      <w:r w:rsidR="0093795C" w:rsidRPr="004F6C9D">
        <w:rPr>
          <w:b/>
          <w:bCs/>
        </w:rPr>
        <w:t xml:space="preserve"> </w:t>
      </w:r>
      <w:r w:rsidR="008B7FBF" w:rsidRPr="004F6C9D">
        <w:rPr>
          <w:b/>
          <w:bCs/>
        </w:rPr>
        <w:t xml:space="preserve">and the </w:t>
      </w:r>
      <w:r w:rsidR="0093795C" w:rsidRPr="004F6C9D">
        <w:rPr>
          <w:b/>
          <w:bCs/>
        </w:rPr>
        <w:t xml:space="preserve">quality </w:t>
      </w:r>
      <w:r w:rsidR="008B7FBF" w:rsidRPr="004F6C9D">
        <w:rPr>
          <w:b/>
          <w:bCs/>
        </w:rPr>
        <w:t xml:space="preserve">of the </w:t>
      </w:r>
      <w:r w:rsidR="00A64214" w:rsidRPr="004F6C9D">
        <w:rPr>
          <w:b/>
          <w:bCs/>
        </w:rPr>
        <w:t>created</w:t>
      </w:r>
      <w:r w:rsidR="008B7FBF" w:rsidRPr="004F6C9D">
        <w:rPr>
          <w:b/>
          <w:bCs/>
        </w:rPr>
        <w:t xml:space="preserve"> images</w:t>
      </w:r>
      <w:r w:rsidR="008B7FBF">
        <w:t xml:space="preserve">. </w:t>
      </w:r>
      <w:r w:rsidR="008B7FBF" w:rsidRPr="008B7FBF">
        <w:t xml:space="preserve">The </w:t>
      </w:r>
      <w:r w:rsidR="007A4ABC" w:rsidRPr="008B7FBF">
        <w:t>superiority</w:t>
      </w:r>
      <w:r w:rsidR="008B7FBF"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00A405F7" w:rsidR="00AA6801" w:rsidRPr="00AA6801" w:rsidRDefault="00E0008F" w:rsidP="004F7081">
      <w:pPr>
        <w:pStyle w:val="Heading1"/>
      </w:pPr>
      <w:bookmarkStart w:id="201" w:name="_Toc51406931"/>
      <w:r>
        <w:t>Proposed work</w:t>
      </w:r>
      <w:bookmarkStart w:id="202" w:name="_Toc44644538"/>
      <w:bookmarkStart w:id="203" w:name="_Toc44647391"/>
      <w:bookmarkStart w:id="204" w:name="_Toc46593347"/>
      <w:bookmarkStart w:id="205" w:name="_Toc46593420"/>
      <w:bookmarkStart w:id="206" w:name="_Toc46600140"/>
      <w:bookmarkStart w:id="207" w:name="_Toc46600216"/>
      <w:bookmarkStart w:id="208" w:name="_Toc46601445"/>
      <w:bookmarkStart w:id="209" w:name="_Toc46601582"/>
      <w:bookmarkStart w:id="210" w:name="_Toc46746842"/>
      <w:bookmarkStart w:id="211" w:name="_Toc47207623"/>
      <w:bookmarkStart w:id="212" w:name="_Toc47231531"/>
      <w:bookmarkStart w:id="213" w:name="_Toc48646323"/>
      <w:bookmarkStart w:id="214" w:name="_Toc48646417"/>
      <w:bookmarkStart w:id="215" w:name="_Toc50399180"/>
      <w:bookmarkStart w:id="216" w:name="_Toc50399258"/>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r w:rsidR="00B63312">
        <w:t>.</w:t>
      </w:r>
      <w:bookmarkEnd w:id="201"/>
    </w:p>
    <w:p w14:paraId="5F433B0C" w14:textId="2883B774" w:rsidR="00B4642C" w:rsidRDefault="00B4642C" w:rsidP="009217CA">
      <w:pPr>
        <w:pStyle w:val="Heading2"/>
      </w:pPr>
      <w:bookmarkStart w:id="217" w:name="_Toc51406932"/>
      <w:r>
        <w:t>Overview</w:t>
      </w:r>
      <w:bookmarkEnd w:id="217"/>
    </w:p>
    <w:p w14:paraId="1248390A" w14:textId="22D4356A"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3D45E3">
        <w:t xml:space="preserve">so </w:t>
      </w:r>
      <w:r w:rsidR="00555989" w:rsidRPr="003D45E3">
        <w:t>with the purpose of</w:t>
      </w:r>
      <w:r w:rsidRPr="003D45E3">
        <w:t xml:space="preserve"> achiev</w:t>
      </w:r>
      <w:r w:rsidR="003A16D7" w:rsidRPr="003D45E3">
        <w:t>ing</w:t>
      </w:r>
      <w:r w:rsidRPr="003D45E3">
        <w:t xml:space="preserve"> this objective image to image translation, temporal information extraction and </w:t>
      </w:r>
      <w:proofErr w:type="spellStart"/>
      <w:r w:rsidR="00E37E74" w:rsidRPr="003D45E3">
        <w:t>S</w:t>
      </w:r>
      <w:r w:rsidRPr="003D45E3">
        <w:t>patio</w:t>
      </w:r>
      <w:proofErr w:type="spellEnd"/>
      <w:r w:rsidRPr="003D45E3">
        <w:t xml:space="preserve">-temporal information fusion are main building stones. </w:t>
      </w:r>
      <w:r w:rsidR="006D4DB8" w:rsidRPr="003D45E3">
        <w:t xml:space="preserve">This chapter </w:t>
      </w:r>
      <w:r w:rsidR="0048524D" w:rsidRPr="003D45E3">
        <w:t xml:space="preserve">can be ideally </w:t>
      </w:r>
      <w:r w:rsidR="00785BDB" w:rsidRPr="003D45E3">
        <w:t>portioned to</w:t>
      </w:r>
      <w:r w:rsidR="0048524D" w:rsidRPr="003D45E3">
        <w:t xml:space="preserve"> </w:t>
      </w:r>
      <w:r w:rsidR="00893881" w:rsidRPr="003D45E3">
        <w:t xml:space="preserve">three major sections, </w:t>
      </w:r>
      <w:r w:rsidR="00157897" w:rsidRPr="003D45E3">
        <w:t xml:space="preserve">the </w:t>
      </w:r>
      <w:r w:rsidR="00785BDB" w:rsidRPr="003D45E3">
        <w:t>first introduces</w:t>
      </w:r>
      <w:r w:rsidRPr="003D45E3">
        <w:t xml:space="preserve"> </w:t>
      </w:r>
      <w:r w:rsidR="004C58DB" w:rsidRPr="003D45E3">
        <w:t xml:space="preserve">model Architecture </w:t>
      </w:r>
      <w:r w:rsidRPr="003D45E3">
        <w:t xml:space="preserve">to translate a given domain image into </w:t>
      </w:r>
      <w:r w:rsidR="0011562C" w:rsidRPr="003D45E3">
        <w:t>another</w:t>
      </w:r>
      <w:r w:rsidRPr="003D45E3">
        <w:t xml:space="preserve"> domain. </w:t>
      </w:r>
      <w:r w:rsidR="00157897" w:rsidRPr="003D45E3">
        <w:t xml:space="preserve">the </w:t>
      </w:r>
      <w:r w:rsidR="00CF00F7" w:rsidRPr="003D45E3">
        <w:t>second</w:t>
      </w:r>
      <w:r w:rsidR="00157897" w:rsidRPr="003D45E3">
        <w:t xml:space="preserve"> deals with </w:t>
      </w:r>
      <w:r w:rsidR="00651181" w:rsidRPr="003D45E3">
        <w:t>Network optimizing loss functions</w:t>
      </w:r>
      <w:r w:rsidR="00157897" w:rsidRPr="003D45E3">
        <w:t xml:space="preserve">. </w:t>
      </w:r>
      <w:r w:rsidR="0011562C" w:rsidRPr="003D45E3">
        <w:t xml:space="preserve">The </w:t>
      </w:r>
      <w:r w:rsidR="000B78F0" w:rsidRPr="003D45E3">
        <w:t>last</w:t>
      </w:r>
      <w:r w:rsidR="0011562C" w:rsidRPr="003D45E3">
        <w:t xml:space="preserve"> explain</w:t>
      </w:r>
      <w:r w:rsidR="00E37E74" w:rsidRPr="003D45E3">
        <w:t>s</w:t>
      </w:r>
      <w:r w:rsidR="0011562C" w:rsidRPr="003D45E3">
        <w:t xml:space="preserve"> </w:t>
      </w:r>
      <w:r w:rsidR="00651181" w:rsidRPr="003D45E3">
        <w:t>training Pseudocode</w:t>
      </w:r>
      <w:r w:rsidR="00D10E12" w:rsidRPr="003D45E3">
        <w:t xml:space="preserve"> to</w:t>
      </w:r>
      <w:r w:rsidR="00E37E74" w:rsidRPr="003D45E3">
        <w:t xml:space="preserve"> </w:t>
      </w:r>
      <w:bookmarkStart w:id="218" w:name="_Proposed_work"/>
      <w:bookmarkStart w:id="219" w:name="_Hlk49688024"/>
      <w:bookmarkEnd w:id="218"/>
      <w:r w:rsidR="00D10E12" w:rsidRPr="003D45E3">
        <w:t>train our model.</w:t>
      </w:r>
    </w:p>
    <w:p w14:paraId="3D32C6F5" w14:textId="77777777" w:rsidR="00891203" w:rsidRDefault="00891203" w:rsidP="009217CA">
      <w:pPr>
        <w:pStyle w:val="Heading2"/>
      </w:pPr>
      <w:bookmarkStart w:id="220" w:name="_Toc51406933"/>
      <w:r w:rsidRPr="0095674C">
        <w:t>Model Architecture</w:t>
      </w:r>
      <w:r>
        <w:t>.</w:t>
      </w:r>
      <w:bookmarkEnd w:id="220"/>
    </w:p>
    <w:p w14:paraId="60077639" w14:textId="21CA9535" w:rsidR="00891203" w:rsidRDefault="00611D77" w:rsidP="00891203">
      <w:r>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636A4E96" w:rsidR="00D60A6B" w:rsidRPr="00611D77" w:rsidRDefault="00D60A6B" w:rsidP="004E74D2">
                            <w:pPr>
                              <w:pStyle w:val="Caption"/>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Generator Network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636A4E96" w:rsidR="00D60A6B" w:rsidRPr="00611D77" w:rsidRDefault="00D60A6B" w:rsidP="004E74D2">
                      <w:pPr>
                        <w:pStyle w:val="Caption"/>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Generator Network Architecture</w:t>
                      </w:r>
                    </w:p>
                  </w:txbxContent>
                </v:textbox>
                <w10:wrap type="topAndBottom"/>
              </v:shape>
            </w:pict>
          </mc:Fallback>
        </mc:AlternateContent>
      </w:r>
      <w:r w:rsidR="00891203" w:rsidRPr="001B2188">
        <w:t xml:space="preserve">The model architecture </w:t>
      </w:r>
      <w:r w:rsidR="001D37C7">
        <w:t>has</w:t>
      </w:r>
      <w:r w:rsidR="00891203" w:rsidRPr="001B2188">
        <w:t xml:space="preserve">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fldChar w:fldCharType="separate"/>
      </w:r>
      <w:r w:rsidR="00BC42C5" w:rsidRPr="00BC42C5">
        <w:rPr>
          <w:noProof/>
        </w:rPr>
        <w:t>[9]</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92223B">
        <w:fldChar w:fldCharType="separate"/>
      </w:r>
      <w:r w:rsidR="00BC42C5" w:rsidRPr="00BC42C5">
        <w:rPr>
          <w:noProof/>
        </w:rPr>
        <w:t>[12]</w:t>
      </w:r>
      <w:r w:rsidR="00891203" w:rsidRPr="0092223B">
        <w:fldChar w:fldCharType="end"/>
      </w:r>
      <w:r w:rsidR="00891203">
        <w:t xml:space="preserve"> </w:t>
      </w:r>
      <w:r w:rsidR="00891203" w:rsidRPr="001B2188">
        <w:t xml:space="preserve">for Learning Domain Translation. Adjustments have been made to the discriminator network and additional losses have been applied to the Generative </w:t>
      </w:r>
      <w:r w:rsidR="00891203" w:rsidRPr="001B2188">
        <w:lastRenderedPageBreak/>
        <w:t>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Section 4.8</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659631D0" w:rsidR="00B77BDE" w:rsidRDefault="00D61C75" w:rsidP="009217CA">
      <w:pPr>
        <w:pStyle w:val="Heading2"/>
      </w:pPr>
      <w:r>
        <w:t>Model learning functions</w:t>
      </w:r>
    </w:p>
    <w:p w14:paraId="28D0FF03" w14:textId="4243E71F"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836C21">
      <w:pPr>
        <w:pStyle w:val="Heading3"/>
      </w:pPr>
      <w:bookmarkStart w:id="221" w:name="_Toc51406935"/>
      <w:r>
        <w:t>Proposed Network Learning Function.</w:t>
      </w:r>
      <w:bookmarkEnd w:id="221"/>
    </w:p>
    <w:p w14:paraId="423F76EC" w14:textId="07F867FE"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fldChar w:fldCharType="separate"/>
      </w:r>
      <w:r w:rsidR="00BC42C5" w:rsidRPr="00BC42C5">
        <w:rPr>
          <w:noProof/>
        </w:rPr>
        <w:t>[12]</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435CE9"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836C21">
      <w:pPr>
        <w:pStyle w:val="Heading4"/>
      </w:pPr>
      <w:r>
        <w:t>Cycle Loss</w:t>
      </w:r>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435CE9"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836C21">
      <w:pPr>
        <w:pStyle w:val="Heading4"/>
      </w:pPr>
      <w:r w:rsidRPr="007705D5">
        <w:t>Identity</w:t>
      </w:r>
      <w:r>
        <w:t xml:space="preserve"> Loss</w:t>
      </w:r>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435CE9"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lastRenderedPageBreak/>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836C21">
      <w:pPr>
        <w:pStyle w:val="Heading4"/>
      </w:pPr>
      <w:r>
        <w:t>Feature preserving loss</w:t>
      </w:r>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435CE9"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22"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52B72B13" w:rsidR="009645BB" w:rsidRPr="009B03E3"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23" w:name="_Hlk47213874"/>
      <w:r w:rsidR="00F82675" w:rsidRPr="009B03E3">
        <w:t>EfficientNet-B7</w:t>
      </w:r>
      <w:r w:rsidR="003029B7">
        <w:fldChar w:fldCharType="begin" w:fldLock="1"/>
      </w:r>
      <w:r w:rsidR="00F7780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8]","plainTextFormattedCitation":"[38]","previouslyFormattedCitation":"[38]"},"properties":{"noteIndex":0},"schema":"https://github.com/citation-style-language/schema/raw/master/csl-citation.json"}</w:instrText>
      </w:r>
      <w:r w:rsidR="003029B7">
        <w:fldChar w:fldCharType="separate"/>
      </w:r>
      <w:r w:rsidR="00BC42C5" w:rsidRPr="00BC42C5">
        <w:rPr>
          <w:noProof/>
        </w:rPr>
        <w:t>[38]</w:t>
      </w:r>
      <w:r w:rsidR="003029B7">
        <w:fldChar w:fldCharType="end"/>
      </w:r>
      <w:r w:rsidR="00181A9E">
        <w:t xml:space="preserve"> </w:t>
      </w:r>
      <w:bookmarkEnd w:id="223"/>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r w:rsidR="00DE13DD">
        <w:t xml:space="preserve"> </w:t>
      </w:r>
      <w:r w:rsidR="00DE13DD" w:rsidRPr="009B03E3">
        <w:t>(</w:t>
      </w:r>
      <w:proofErr w:type="spellStart"/>
      <w:r w:rsidR="00DE13DD" w:rsidRPr="009B03E3">
        <w:t>i.e</w:t>
      </w:r>
      <w:proofErr w:type="spellEnd"/>
      <w:r w:rsidR="00DE13DD" w:rsidRPr="009B03E3">
        <w:t xml:space="preserve"> EfficientNet-B7 current state of </w:t>
      </w:r>
      <w:r w:rsidR="004252D9" w:rsidRPr="009B03E3">
        <w:t>classification algorithm tested on Image-net</w:t>
      </w:r>
      <w:r w:rsidR="002D5594" w:rsidRPr="009B03E3">
        <w:t xml:space="preserve"> Dataset</w:t>
      </w:r>
      <w:r w:rsidR="00DE13DD" w:rsidRPr="009B03E3">
        <w:t>)</w:t>
      </w:r>
    </w:p>
    <w:p w14:paraId="6D26EDD4" w14:textId="404E5FA7" w:rsidR="00F969F2" w:rsidRDefault="00F969F2" w:rsidP="00836C21">
      <w:pPr>
        <w:pStyle w:val="Heading4"/>
      </w:pPr>
      <w:r>
        <w:t>Recurrent loss</w:t>
      </w:r>
    </w:p>
    <w:p w14:paraId="68202F5F" w14:textId="3597229C" w:rsidR="00F34D98" w:rsidRDefault="00F34D98" w:rsidP="00F34D98">
      <w:r w:rsidRPr="00F34D98">
        <w:t xml:space="preserve">To handle video data, the temporal ordering of the sequential frames must be taken advantage of. In Recycle-GAN </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435CE9"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836C21">
      <w:pPr>
        <w:pStyle w:val="Heading4"/>
      </w:pPr>
      <w:r>
        <w:t>Recycle loss</w:t>
      </w:r>
    </w:p>
    <w:p w14:paraId="72BF4E87" w14:textId="02F04EAB" w:rsidR="00635ACD" w:rsidRDefault="006509F8" w:rsidP="00F34D98">
      <w:r w:rsidRPr="00AA48BE">
        <w:t xml:space="preserve">Merging image generator </w:t>
      </w:r>
      <w:r w:rsidR="00593A8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fldChar w:fldCharType="separate"/>
      </w:r>
      <w:r w:rsidR="00BC42C5" w:rsidRPr="00BC42C5">
        <w:rPr>
          <w:noProof/>
        </w:rPr>
        <w:t>[9]</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435CE9"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C76F74" w:rsidRDefault="00E437A7" w:rsidP="00836C21">
      <w:pPr>
        <w:pStyle w:val="Heading3"/>
        <w:rPr>
          <w:highlight w:val="yellow"/>
        </w:rPr>
      </w:pPr>
      <w:bookmarkStart w:id="224" w:name="_Toc51406936"/>
      <w:r w:rsidRPr="00C76F74">
        <w:rPr>
          <w:highlight w:val="yellow"/>
        </w:rPr>
        <w:t xml:space="preserve">Temporal </w:t>
      </w:r>
      <w:r w:rsidR="00836C21">
        <w:rPr>
          <w:highlight w:val="yellow"/>
        </w:rPr>
        <w:t>warping</w:t>
      </w:r>
      <w:bookmarkEnd w:id="224"/>
    </w:p>
    <w:p w14:paraId="0A732A0C" w14:textId="686A6471" w:rsidR="00046C15" w:rsidRDefault="00B21256" w:rsidP="00046C15">
      <w:r>
        <w:t>T</w:t>
      </w:r>
      <w:r w:rsidR="00046C15" w:rsidRPr="00046C15">
        <w:t xml:space="preserve">o eliminate temporal flickering errors and false discontinuities in the video effects </w:t>
      </w:r>
      <w:r>
        <w:t>temporal information extracted from temporally consis</w:t>
      </w:r>
      <w:r w:rsidR="00F84749">
        <w:t>ten</w:t>
      </w:r>
      <w:r>
        <w:t xml:space="preserve">t frames between recurrent frames as shown </w:t>
      </w:r>
      <w:r w:rsidR="00F84749">
        <w:t xml:space="preserve">in </w:t>
      </w:r>
      <w:r>
        <w:t>figure</w:t>
      </w:r>
      <w:r w:rsidR="00ED1432">
        <w:t xml:space="preserve"> </w:t>
      </w:r>
      <w:hyperlink w:anchor="_Model_Architecture." w:history="1">
        <w:r w:rsidR="00ED1432" w:rsidRPr="00ED1432">
          <w:rPr>
            <w:rStyle w:val="Hyperlink"/>
          </w:rPr>
          <w:t>4-</w:t>
        </w:r>
        <w:r w:rsidR="00ED1432">
          <w:rPr>
            <w:rStyle w:val="Hyperlink"/>
          </w:rPr>
          <w:t>1</w:t>
        </w:r>
      </w:hyperlink>
      <w:r>
        <w:t>. N</w:t>
      </w:r>
      <w:r w:rsidR="00046C15" w:rsidRPr="00046C15">
        <w:t>otice that the time dynamics of the translated videos should be close to those of the source videos.</w:t>
      </w:r>
      <w:r w:rsidR="007878C7">
        <w:t xml:space="preserve"> </w:t>
      </w:r>
      <w:r w:rsidR="00A70EBA" w:rsidRPr="00A70EBA">
        <w:t>This thesis study uses liteflonet2 to measure optical flow</w:t>
      </w:r>
      <w:r w:rsidR="001C3C51">
        <w:t xml:space="preserve"> </w:t>
      </w:r>
      <w:r w:rsidR="001C3C51">
        <w:fldChar w:fldCharType="begin" w:fldLock="1"/>
      </w:r>
      <w:r w:rsidR="00F7780F">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9]","plainTextFormattedCitation":"[39]","previouslyFormattedCitation":"[39]"},"properties":{"noteIndex":0},"schema":"https://github.com/citation-style-language/schema/raw/master/csl-citation.json"}</w:instrText>
      </w:r>
      <w:r w:rsidR="001C3C51">
        <w:fldChar w:fldCharType="separate"/>
      </w:r>
      <w:r w:rsidR="00BC42C5" w:rsidRPr="00BC42C5">
        <w:rPr>
          <w:noProof/>
        </w:rPr>
        <w:t>[39]</w:t>
      </w:r>
      <w:r w:rsidR="001C3C51">
        <w:fldChar w:fldCharType="end"/>
      </w:r>
      <w:r w:rsidR="00A70EBA">
        <w:t xml:space="preserve">. </w:t>
      </w:r>
      <w:r w:rsidR="00046C15" w:rsidRPr="00046C15">
        <w:t xml:space="preserve">The temporal </w:t>
      </w:r>
      <w:r w:rsidR="00447F6C">
        <w:t xml:space="preserve">warping </w:t>
      </w:r>
      <w:r w:rsidR="00046C15" w:rsidRPr="00046C15">
        <w:t>is defined as</w:t>
      </w:r>
    </w:p>
    <w:p w14:paraId="788611D8" w14:textId="6423D56B" w:rsidR="00836C21" w:rsidRPr="00836C21" w:rsidRDefault="00435CE9"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836C21" w:rsidRDefault="00435CE9"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2DAC9B37" w:rsidR="00665099" w:rsidRDefault="00E437A7" w:rsidP="00836C21">
      <w:pPr>
        <w:pStyle w:val="Heading3"/>
        <w:numPr>
          <w:ilvl w:val="2"/>
          <w:numId w:val="47"/>
        </w:numPr>
      </w:pPr>
      <w:bookmarkStart w:id="225" w:name="_Toc51406937"/>
      <w:r>
        <w:t>Temporal Discriminator</w:t>
      </w:r>
      <w:bookmarkEnd w:id="225"/>
    </w:p>
    <w:p w14:paraId="7FCE561E" w14:textId="32332190" w:rsidR="002B55DB" w:rsidRDefault="00E437A7" w:rsidP="001F0EFF">
      <w:r w:rsidRPr="00E437A7">
        <w:t xml:space="preserve">To improve visual quality further, motivated by </w:t>
      </w:r>
      <w:r w:rsidR="006F7C7B">
        <w:t>this work</w:t>
      </w:r>
      <w:r w:rsidRPr="00E437A7">
        <w:t xml:space="preserve"> implement</w:t>
      </w:r>
      <w:r w:rsidR="00293164">
        <w:t>s</w:t>
      </w:r>
      <w:r w:rsidRPr="00E437A7">
        <w:t xml:space="preserve"> </w:t>
      </w:r>
      <w:r w:rsidR="006F7C7B">
        <w:t xml:space="preserve">a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19"/>
    </w:p>
    <w:p w14:paraId="4E8524F1" w14:textId="77777777" w:rsidR="00C51132" w:rsidRDefault="00140653" w:rsidP="009217CA">
      <w:pPr>
        <w:pStyle w:val="Heading2"/>
      </w:pPr>
      <w:bookmarkStart w:id="226" w:name="_Toc51406938"/>
      <w:r>
        <w:t xml:space="preserve">Training </w:t>
      </w:r>
      <w:r w:rsidR="00C76F74" w:rsidRPr="00C76F74">
        <w:t>P</w:t>
      </w:r>
      <w:r w:rsidRPr="00C76F74">
        <w:t>seudocode</w:t>
      </w:r>
      <w:bookmarkEnd w:id="226"/>
    </w:p>
    <w:p w14:paraId="4D04E3A8" w14:textId="0B7E1E9F" w:rsidR="002A3197" w:rsidRDefault="0034361E" w:rsidP="0034361E">
      <w:r w:rsidRPr="0034361E">
        <w:t>Training algorithms for this thesis work have been introduced in this section.</w:t>
      </w:r>
      <w:r>
        <w:t xml:space="preserve"> </w:t>
      </w:r>
      <w:r w:rsidR="00BD3910" w:rsidRPr="00BD3910">
        <w:t xml:space="preserve">As this study compares earlier research, </w:t>
      </w:r>
      <w:r w:rsidR="00611D77">
        <w:t>C</w:t>
      </w:r>
      <w:r w:rsidR="00BD3910" w:rsidRPr="00BD3910">
        <w:t>ycle</w:t>
      </w:r>
      <w:r w:rsidR="00611D77">
        <w:t xml:space="preserve"> </w:t>
      </w:r>
      <w:r w:rsidR="00BD3910" w:rsidRPr="00BD3910">
        <w:t>GAN</w:t>
      </w:r>
      <w:r w:rsidR="00927253">
        <w:t>,</w:t>
      </w:r>
      <w:r w:rsidR="00BD3910" w:rsidRPr="00BD3910">
        <w:t xml:space="preserve"> and Recycle GAN</w:t>
      </w:r>
      <w:r w:rsidR="007E41C3">
        <w:t>. T</w:t>
      </w:r>
      <w:r w:rsidR="00DB37EC" w:rsidRPr="00DB37EC">
        <w:t>heir training algorithms</w:t>
      </w:r>
      <w:r w:rsidR="007E41C3">
        <w:t xml:space="preserve"> has been presented</w:t>
      </w:r>
      <w:r w:rsidR="00DB37EC" w:rsidRPr="00DB37EC">
        <w:t xml:space="preserve"> in order to compare them.</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6CD5EDA0" w14:textId="77777777" w:rsidTr="00EB7396">
        <w:tc>
          <w:tcPr>
            <w:tcW w:w="9350" w:type="dxa"/>
          </w:tcPr>
          <w:p w14:paraId="4EC814E1" w14:textId="7B4AAE2E" w:rsidR="00B23CF3" w:rsidRPr="004928A5" w:rsidRDefault="00B23CF3" w:rsidP="00B23CF3">
            <w:pPr>
              <w:pStyle w:val="Heading4"/>
              <w:outlineLvl w:val="3"/>
            </w:pPr>
            <w:r>
              <w:lastRenderedPageBreak/>
              <w:t>Cycle</w:t>
            </w:r>
            <w:r w:rsidR="000B251D">
              <w:t xml:space="preserve"> </w:t>
            </w:r>
            <w:r>
              <w:t xml:space="preserve">GAN </w:t>
            </w:r>
            <w:r w:rsidRPr="004928A5">
              <w:t>Training pseudocode:</w:t>
            </w:r>
          </w:p>
        </w:tc>
      </w:tr>
      <w:tr w:rsidR="00B23CF3" w:rsidRPr="004928A5" w14:paraId="2C1E490E" w14:textId="77777777" w:rsidTr="00EB7396">
        <w:tc>
          <w:tcPr>
            <w:tcW w:w="9350" w:type="dxa"/>
          </w:tcPr>
          <w:p w14:paraId="660A16EC" w14:textId="77777777" w:rsidR="00B23CF3" w:rsidRPr="008F2786" w:rsidRDefault="00B23CF3" w:rsidP="00B90F15">
            <w:pPr>
              <w:rPr>
                <w:i/>
              </w:rPr>
            </w:pPr>
            <m:oMathPara>
              <m:oMathParaPr>
                <m:jc m:val="left"/>
              </m:oMathParaPr>
              <m:oMath>
                <m:r>
                  <w:rPr>
                    <w:rFonts w:ascii="Cambria Math" w:hAnsi="Cambria Math"/>
                  </w:rPr>
                  <m:t xml:space="preserve">take a sample mini-batch: x,y </m:t>
                </m:r>
              </m:oMath>
            </m:oMathPara>
          </w:p>
        </w:tc>
      </w:tr>
      <w:tr w:rsidR="00B23CF3" w:rsidRPr="004928A5" w14:paraId="1E4AAFDE" w14:textId="77777777" w:rsidTr="00EB7396">
        <w:tc>
          <w:tcPr>
            <w:tcW w:w="9350" w:type="dxa"/>
          </w:tcPr>
          <w:p w14:paraId="20E57874" w14:textId="77777777" w:rsidR="00B23CF3" w:rsidRPr="004928A5" w:rsidRDefault="00B23CF3" w:rsidP="00B90F15">
            <w:r w:rsidRPr="004928A5">
              <w:t>Train D:</w:t>
            </w:r>
          </w:p>
        </w:tc>
      </w:tr>
      <w:tr w:rsidR="00B23CF3" w:rsidRPr="004928A5" w14:paraId="4BC6ECA6" w14:textId="77777777" w:rsidTr="00EB7396">
        <w:tc>
          <w:tcPr>
            <w:tcW w:w="9350" w:type="dxa"/>
          </w:tcPr>
          <w:p w14:paraId="32499431"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00BFDBC4" w14:textId="77777777" w:rsidTr="00EB7396">
        <w:tc>
          <w:tcPr>
            <w:tcW w:w="9350" w:type="dxa"/>
          </w:tcPr>
          <w:p w14:paraId="297175C5"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5B2E14F" w14:textId="77777777" w:rsidTr="00EB7396">
        <w:tc>
          <w:tcPr>
            <w:tcW w:w="9350" w:type="dxa"/>
          </w:tcPr>
          <w:p w14:paraId="5B5E8F78"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5807FEF0" w14:textId="77777777" w:rsidTr="00EB7396">
        <w:tc>
          <w:tcPr>
            <w:tcW w:w="9350" w:type="dxa"/>
          </w:tcPr>
          <w:p w14:paraId="4A7A7C86"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4481D7D9" w14:textId="77777777" w:rsidTr="00EB7396">
        <w:tc>
          <w:tcPr>
            <w:tcW w:w="9350" w:type="dxa"/>
          </w:tcPr>
          <w:p w14:paraId="45CC2A5C" w14:textId="77777777" w:rsidR="00B23CF3" w:rsidRPr="004928A5" w:rsidRDefault="00B23CF3" w:rsidP="00B90F15">
            <w:r w:rsidRPr="004928A5">
              <w:t>Train G:</w:t>
            </w:r>
          </w:p>
        </w:tc>
      </w:tr>
      <w:tr w:rsidR="00B23CF3" w:rsidRPr="004928A5" w14:paraId="46D4FB0D" w14:textId="77777777" w:rsidTr="00EB7396">
        <w:tc>
          <w:tcPr>
            <w:tcW w:w="9350" w:type="dxa"/>
          </w:tcPr>
          <w:p w14:paraId="44428429" w14:textId="77777777" w:rsidR="00B23CF3" w:rsidRPr="004928A5" w:rsidRDefault="00B23CF3" w:rsidP="00B90F15">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B23CF3" w:rsidRPr="004928A5" w14:paraId="4107D859" w14:textId="77777777" w:rsidTr="00EB7396">
        <w:tc>
          <w:tcPr>
            <w:tcW w:w="9350" w:type="dxa"/>
          </w:tcPr>
          <w:p w14:paraId="73AFF99C"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57158024" w14:textId="77777777" w:rsidTr="00EB7396">
        <w:tc>
          <w:tcPr>
            <w:tcW w:w="9350" w:type="dxa"/>
          </w:tcPr>
          <w:p w14:paraId="65039FC7" w14:textId="77777777" w:rsidR="00B23CF3" w:rsidRPr="001E1139"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6582CDBF" w14:textId="77777777" w:rsidTr="00EB7396">
        <w:tc>
          <w:tcPr>
            <w:tcW w:w="9350" w:type="dxa"/>
          </w:tcPr>
          <w:p w14:paraId="6EE1BFA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5E69B037" w14:textId="77777777" w:rsidTr="00EB7396">
        <w:tc>
          <w:tcPr>
            <w:tcW w:w="9350" w:type="dxa"/>
          </w:tcPr>
          <w:p w14:paraId="661C154A" w14:textId="77777777" w:rsidR="00B23CF3" w:rsidRPr="004928A5" w:rsidRDefault="00B23CF3" w:rsidP="00204139">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4928A5">
              <w:t>.</w:t>
            </w:r>
          </w:p>
        </w:tc>
      </w:tr>
    </w:tbl>
    <w:p w14:paraId="21C0ADEC" w14:textId="37882D08" w:rsidR="00B23CF3" w:rsidRPr="000B251D" w:rsidRDefault="00204139" w:rsidP="00911506">
      <w:pPr>
        <w:pStyle w:val="Caption"/>
        <w:jc w:val="center"/>
        <w:rPr>
          <w:color w:val="auto"/>
          <w:sz w:val="22"/>
          <w:szCs w:val="22"/>
        </w:rPr>
      </w:pPr>
      <w:r w:rsidRPr="000B251D">
        <w:rPr>
          <w:color w:val="auto"/>
          <w:sz w:val="22"/>
          <w:szCs w:val="22"/>
        </w:rPr>
        <w:t xml:space="preserve">Figure </w:t>
      </w:r>
      <w:r w:rsidR="0092595D">
        <w:rPr>
          <w:color w:val="auto"/>
          <w:sz w:val="22"/>
          <w:szCs w:val="22"/>
        </w:rPr>
        <w:fldChar w:fldCharType="begin"/>
      </w:r>
      <w:r w:rsidR="0092595D">
        <w:rPr>
          <w:color w:val="auto"/>
          <w:sz w:val="22"/>
          <w:szCs w:val="22"/>
        </w:rPr>
        <w:instrText xml:space="preserve"> STYLEREF 1 \s </w:instrText>
      </w:r>
      <w:r w:rsidR="0092595D">
        <w:rPr>
          <w:color w:val="auto"/>
          <w:sz w:val="22"/>
          <w:szCs w:val="22"/>
        </w:rPr>
        <w:fldChar w:fldCharType="separate"/>
      </w:r>
      <w:r w:rsidR="0092595D">
        <w:rPr>
          <w:noProof/>
          <w:color w:val="auto"/>
          <w:sz w:val="22"/>
          <w:szCs w:val="22"/>
        </w:rPr>
        <w:t>4</w:t>
      </w:r>
      <w:r w:rsidR="0092595D">
        <w:rPr>
          <w:color w:val="auto"/>
          <w:sz w:val="22"/>
          <w:szCs w:val="22"/>
        </w:rPr>
        <w:fldChar w:fldCharType="end"/>
      </w:r>
      <w:r w:rsidR="0092595D">
        <w:rPr>
          <w:color w:val="auto"/>
          <w:sz w:val="22"/>
          <w:szCs w:val="22"/>
        </w:rPr>
        <w:noBreakHyphen/>
      </w:r>
      <w:r w:rsidR="0092595D">
        <w:rPr>
          <w:color w:val="auto"/>
          <w:sz w:val="22"/>
          <w:szCs w:val="22"/>
        </w:rPr>
        <w:fldChar w:fldCharType="begin"/>
      </w:r>
      <w:r w:rsidR="0092595D">
        <w:rPr>
          <w:color w:val="auto"/>
          <w:sz w:val="22"/>
          <w:szCs w:val="22"/>
        </w:rPr>
        <w:instrText xml:space="preserve"> SEQ Figure \* ARABIC \s 1 </w:instrText>
      </w:r>
      <w:r w:rsidR="0092595D">
        <w:rPr>
          <w:color w:val="auto"/>
          <w:sz w:val="22"/>
          <w:szCs w:val="22"/>
        </w:rPr>
        <w:fldChar w:fldCharType="separate"/>
      </w:r>
      <w:r w:rsidR="0092595D">
        <w:rPr>
          <w:noProof/>
          <w:color w:val="auto"/>
          <w:sz w:val="22"/>
          <w:szCs w:val="22"/>
        </w:rPr>
        <w:t>2</w:t>
      </w:r>
      <w:r w:rsidR="0092595D">
        <w:rPr>
          <w:color w:val="auto"/>
          <w:sz w:val="22"/>
          <w:szCs w:val="22"/>
        </w:rPr>
        <w:fldChar w:fldCharType="end"/>
      </w:r>
      <w:r w:rsidRPr="000B251D">
        <w:rPr>
          <w:color w:val="auto"/>
          <w:sz w:val="22"/>
          <w:szCs w:val="22"/>
        </w:rPr>
        <w:t xml:space="preserve"> Cycle GAN Training Pseudocode.</w:t>
      </w:r>
    </w:p>
    <w:p w14:paraId="7AFEE78D"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75BDB57D" w14:textId="77777777" w:rsidTr="00EB7396">
        <w:tc>
          <w:tcPr>
            <w:tcW w:w="9350" w:type="dxa"/>
          </w:tcPr>
          <w:p w14:paraId="77DD0961" w14:textId="6B6BCE3D" w:rsidR="00B23CF3" w:rsidRPr="008F2786" w:rsidRDefault="00B23CF3" w:rsidP="00B23CF3">
            <w:pPr>
              <w:pStyle w:val="Heading4"/>
              <w:outlineLvl w:val="3"/>
            </w:pPr>
            <w:proofErr w:type="spellStart"/>
            <w:r>
              <w:t>CycleGAN</w:t>
            </w:r>
            <w:proofErr w:type="spellEnd"/>
            <w:r>
              <w:t xml:space="preserve"> with Feature </w:t>
            </w:r>
            <w:proofErr w:type="spellStart"/>
            <w:r>
              <w:t>Preserving</w:t>
            </w:r>
            <w:r w:rsidRPr="004928A5">
              <w:t>Training</w:t>
            </w:r>
            <w:proofErr w:type="spellEnd"/>
            <w:r w:rsidRPr="004928A5">
              <w:t xml:space="preserve"> pseudocode:</w:t>
            </w:r>
          </w:p>
        </w:tc>
      </w:tr>
      <w:tr w:rsidR="00B23CF3" w:rsidRPr="004928A5" w14:paraId="330212D3" w14:textId="77777777" w:rsidTr="00EB7396">
        <w:tc>
          <w:tcPr>
            <w:tcW w:w="9350" w:type="dxa"/>
          </w:tcPr>
          <w:p w14:paraId="09E861F1" w14:textId="77777777" w:rsidR="00B23CF3" w:rsidRPr="001E1139" w:rsidRDefault="00B23CF3" w:rsidP="00B90F15">
            <w:pPr>
              <w:rPr>
                <w:rFonts w:eastAsia="Calibri"/>
              </w:rPr>
            </w:pPr>
            <m:oMathPara>
              <m:oMathParaPr>
                <m:jc m:val="left"/>
              </m:oMathParaPr>
              <m:oMath>
                <m:r>
                  <w:rPr>
                    <w:rFonts w:ascii="Cambria Math" w:hAnsi="Cambria Math"/>
                  </w:rPr>
                  <m:t>Take a sample mini-batch: x,y</m:t>
                </m:r>
              </m:oMath>
            </m:oMathPara>
          </w:p>
        </w:tc>
      </w:tr>
      <w:tr w:rsidR="00B23CF3" w:rsidRPr="004928A5" w14:paraId="12A03460" w14:textId="77777777" w:rsidTr="00EB7396">
        <w:tc>
          <w:tcPr>
            <w:tcW w:w="9350" w:type="dxa"/>
          </w:tcPr>
          <w:p w14:paraId="7198EBEF" w14:textId="77777777" w:rsidR="00B23CF3" w:rsidRPr="004928A5" w:rsidRDefault="00B23CF3" w:rsidP="00B90F15">
            <w:r w:rsidRPr="004928A5">
              <w:t>Train D:</w:t>
            </w:r>
          </w:p>
        </w:tc>
      </w:tr>
      <w:tr w:rsidR="00B23CF3" w:rsidRPr="004928A5" w14:paraId="2D3F4AE7" w14:textId="77777777" w:rsidTr="00EB7396">
        <w:tc>
          <w:tcPr>
            <w:tcW w:w="9350" w:type="dxa"/>
          </w:tcPr>
          <w:p w14:paraId="270606CA"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788B7104" w14:textId="77777777" w:rsidTr="00EB7396">
        <w:tc>
          <w:tcPr>
            <w:tcW w:w="9350" w:type="dxa"/>
          </w:tcPr>
          <w:p w14:paraId="70293963"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73FF49C" w14:textId="77777777" w:rsidTr="00EB7396">
        <w:tc>
          <w:tcPr>
            <w:tcW w:w="9350" w:type="dxa"/>
          </w:tcPr>
          <w:p w14:paraId="187B8F95"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1DB8A853" w14:textId="77777777" w:rsidTr="00EB7396">
        <w:tc>
          <w:tcPr>
            <w:tcW w:w="9350" w:type="dxa"/>
          </w:tcPr>
          <w:p w14:paraId="4B97E853"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3000F6B9" w14:textId="77777777" w:rsidTr="00EB7396">
        <w:tc>
          <w:tcPr>
            <w:tcW w:w="9350" w:type="dxa"/>
          </w:tcPr>
          <w:p w14:paraId="501E2868" w14:textId="77777777" w:rsidR="00B23CF3" w:rsidRPr="004928A5" w:rsidRDefault="00B23CF3" w:rsidP="00B90F15">
            <w:r w:rsidRPr="004928A5">
              <w:t>Train G:</w:t>
            </w:r>
          </w:p>
        </w:tc>
      </w:tr>
      <w:tr w:rsidR="00B23CF3" w:rsidRPr="004928A5" w14:paraId="6CBB6506" w14:textId="77777777" w:rsidTr="00EB7396">
        <w:tc>
          <w:tcPr>
            <w:tcW w:w="9350" w:type="dxa"/>
          </w:tcPr>
          <w:p w14:paraId="3005E1FD" w14:textId="77777777" w:rsidR="00B23CF3" w:rsidRPr="007D5992" w:rsidRDefault="00B23CF3" w:rsidP="00B90F15">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B23CF3" w:rsidRPr="004928A5" w14:paraId="10955815" w14:textId="77777777" w:rsidTr="00EB7396">
        <w:tc>
          <w:tcPr>
            <w:tcW w:w="9350" w:type="dxa"/>
          </w:tcPr>
          <w:p w14:paraId="6C1F8745"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39C144CA" w14:textId="77777777" w:rsidTr="00EB7396">
        <w:tc>
          <w:tcPr>
            <w:tcW w:w="9350" w:type="dxa"/>
          </w:tcPr>
          <w:p w14:paraId="4C60D467" w14:textId="77777777" w:rsidR="00B23CF3" w:rsidRPr="004928A5"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25CD320D" w14:textId="77777777" w:rsidTr="00EB7396">
        <w:tc>
          <w:tcPr>
            <w:tcW w:w="9350" w:type="dxa"/>
          </w:tcPr>
          <w:p w14:paraId="4678DD43" w14:textId="76713C1A" w:rsidR="00B23CF3" w:rsidRPr="006D0C28" w:rsidRDefault="00B23CF3" w:rsidP="00B90F15">
            <w:pPr>
              <w:jc w:val="left"/>
              <w:rPr>
                <w:rFonts w:ascii="Cambria Math" w:hAnsi="Cambria Math"/>
                <w:b/>
                <w:bCs/>
                <w:i/>
                <w:iCs/>
              </w:rPr>
            </w:pPr>
            <w:r>
              <w:rPr>
                <w:rFonts w:ascii="Cambria Math" w:hAnsi="Cambria Math"/>
                <w:i/>
                <w:iCs/>
              </w:rPr>
              <w:lastRenderedPageBreak/>
              <w:t xml:space="preserve">             </w:t>
            </w:r>
            <w:r w:rsidR="006A63D0">
              <w:rPr>
                <w:rFonts w:ascii="Cambria Math" w:hAnsi="Cambria Math"/>
                <w:i/>
                <w:iCs/>
              </w:rPr>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197ADEE3" w14:textId="77777777" w:rsidTr="00EB7396">
        <w:tc>
          <w:tcPr>
            <w:tcW w:w="9350" w:type="dxa"/>
          </w:tcPr>
          <w:p w14:paraId="4C05E6F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459A623D" w14:textId="77777777" w:rsidTr="00EB7396">
        <w:tc>
          <w:tcPr>
            <w:tcW w:w="9350" w:type="dxa"/>
          </w:tcPr>
          <w:p w14:paraId="19C56AA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5DE586B5" w14:textId="1804B241" w:rsidR="00B23CF3" w:rsidRDefault="00204139" w:rsidP="00911506">
      <w:pPr>
        <w:pStyle w:val="Caption"/>
        <w:jc w:val="cente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B251D">
        <w:rPr>
          <w:color w:val="auto"/>
          <w:sz w:val="24"/>
          <w:szCs w:val="24"/>
        </w:rPr>
        <w:t xml:space="preserve"> Cycle GAN with </w:t>
      </w:r>
      <w:r w:rsidR="000B251D" w:rsidRPr="000B251D">
        <w:rPr>
          <w:color w:val="auto"/>
          <w:sz w:val="24"/>
          <w:szCs w:val="24"/>
        </w:rPr>
        <w:t>Feature Preserving</w:t>
      </w:r>
      <w:r w:rsidRPr="000B251D">
        <w:rPr>
          <w:color w:val="auto"/>
          <w:sz w:val="24"/>
          <w:szCs w:val="24"/>
        </w:rPr>
        <w:t xml:space="preserve"> Network Training Pseudocode.</w:t>
      </w:r>
    </w:p>
    <w:p w14:paraId="4410BEF9"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595C69E0" w14:textId="77777777" w:rsidTr="00EB7396">
        <w:tc>
          <w:tcPr>
            <w:tcW w:w="9350" w:type="dxa"/>
          </w:tcPr>
          <w:p w14:paraId="2197D894" w14:textId="7FAE21FA" w:rsidR="00B23CF3" w:rsidRPr="004928A5" w:rsidRDefault="0047595D" w:rsidP="00B90F15">
            <w:pPr>
              <w:pStyle w:val="Heading4"/>
              <w:outlineLvl w:val="3"/>
            </w:pPr>
            <w:r>
              <w:t>This thesis work</w:t>
            </w:r>
            <w:r w:rsidR="00B23CF3">
              <w:t xml:space="preserve"> </w:t>
            </w:r>
            <w:r w:rsidR="00B23CF3" w:rsidRPr="004928A5">
              <w:t>Training pseudocode:</w:t>
            </w:r>
          </w:p>
        </w:tc>
      </w:tr>
      <w:tr w:rsidR="00B23CF3" w:rsidRPr="004928A5" w14:paraId="198B3849" w14:textId="77777777" w:rsidTr="00EB7396">
        <w:tc>
          <w:tcPr>
            <w:tcW w:w="9350" w:type="dxa"/>
          </w:tcPr>
          <w:p w14:paraId="4956947C" w14:textId="77777777" w:rsidR="00B23CF3" w:rsidRPr="00DE6D81" w:rsidRDefault="00B23CF3" w:rsidP="00B90F15">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B23CF3" w:rsidRPr="004928A5" w14:paraId="12DBE03C" w14:textId="77777777" w:rsidTr="00EB7396">
        <w:tc>
          <w:tcPr>
            <w:tcW w:w="9350" w:type="dxa"/>
          </w:tcPr>
          <w:p w14:paraId="0CFAF6D4" w14:textId="77777777" w:rsidR="00B23CF3" w:rsidRPr="004928A5" w:rsidRDefault="00B23CF3" w:rsidP="00B90F15">
            <w:r w:rsidRPr="004928A5">
              <w:t xml:space="preserve">Train </w:t>
            </w:r>
            <w:r>
              <w:t>P</w:t>
            </w:r>
            <w:r w:rsidRPr="004928A5">
              <w:t>:</w:t>
            </w:r>
          </w:p>
        </w:tc>
      </w:tr>
      <w:tr w:rsidR="00B23CF3" w:rsidRPr="004928A5" w14:paraId="6F8EC196" w14:textId="77777777" w:rsidTr="00EB7396">
        <w:tc>
          <w:tcPr>
            <w:tcW w:w="9350" w:type="dxa"/>
          </w:tcPr>
          <w:p w14:paraId="183620A3" w14:textId="77777777" w:rsidR="00B23CF3" w:rsidRPr="00365A1F" w:rsidRDefault="00B23CF3" w:rsidP="00B90F15">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B23CF3" w:rsidRPr="004928A5" w14:paraId="35887BAF" w14:textId="77777777" w:rsidTr="00EB7396">
        <w:tc>
          <w:tcPr>
            <w:tcW w:w="9350" w:type="dxa"/>
          </w:tcPr>
          <w:p w14:paraId="52A5966B" w14:textId="77777777" w:rsidR="00B23CF3" w:rsidRPr="00365A1F" w:rsidRDefault="00B23CF3" w:rsidP="00B90F15">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61DC269" w14:textId="77777777" w:rsidTr="00EB7396">
        <w:tc>
          <w:tcPr>
            <w:tcW w:w="9350" w:type="dxa"/>
          </w:tcPr>
          <w:p w14:paraId="4FFDC93B" w14:textId="77777777" w:rsidR="00B23CF3" w:rsidRPr="0058487C" w:rsidRDefault="00B23CF3" w:rsidP="00B90F15">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B23CF3" w:rsidRPr="004928A5" w14:paraId="07835A20" w14:textId="77777777" w:rsidTr="00EB7396">
        <w:tc>
          <w:tcPr>
            <w:tcW w:w="9350" w:type="dxa"/>
          </w:tcPr>
          <w:p w14:paraId="4EB81826" w14:textId="77777777" w:rsidR="00B23CF3" w:rsidRPr="004928A5" w:rsidRDefault="00B23CF3" w:rsidP="00B90F15">
            <w:r w:rsidRPr="004928A5">
              <w:t>Train D:</w:t>
            </w:r>
          </w:p>
        </w:tc>
      </w:tr>
      <w:tr w:rsidR="00B23CF3" w:rsidRPr="004928A5" w14:paraId="107491A0" w14:textId="77777777" w:rsidTr="00EB7396">
        <w:tc>
          <w:tcPr>
            <w:tcW w:w="9350" w:type="dxa"/>
          </w:tcPr>
          <w:p w14:paraId="55253BD1" w14:textId="77777777" w:rsidR="00B23CF3" w:rsidRPr="004928A5" w:rsidRDefault="00B23CF3" w:rsidP="00B90F1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16524E1B" w14:textId="77777777" w:rsidTr="00EB7396">
        <w:tc>
          <w:tcPr>
            <w:tcW w:w="9350" w:type="dxa"/>
          </w:tcPr>
          <w:p w14:paraId="630372A7" w14:textId="7CCBB998" w:rsidR="00B23CF3" w:rsidRPr="004928A5" w:rsidRDefault="00B23CF3" w:rsidP="00B90F15">
            <w:r>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B23CF3" w:rsidRPr="004928A5" w14:paraId="6BA4E1B2" w14:textId="77777777" w:rsidTr="00EB7396">
        <w:tc>
          <w:tcPr>
            <w:tcW w:w="9350" w:type="dxa"/>
          </w:tcPr>
          <w:p w14:paraId="6E8B28B0" w14:textId="77777777" w:rsidR="00B23CF3" w:rsidRPr="00291635" w:rsidRDefault="00B23CF3" w:rsidP="00B90F15">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B23CF3" w:rsidRPr="004928A5" w14:paraId="74E8B27C" w14:textId="77777777" w:rsidTr="00EB7396">
        <w:tc>
          <w:tcPr>
            <w:tcW w:w="9350" w:type="dxa"/>
          </w:tcPr>
          <w:p w14:paraId="2F7349F3" w14:textId="77777777" w:rsidR="00B23CF3" w:rsidRPr="004928A5" w:rsidRDefault="00B23CF3" w:rsidP="00B90F15">
            <w:r w:rsidRPr="004928A5">
              <w:tab/>
            </w:r>
            <w:r>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0966B074" w14:textId="77777777" w:rsidTr="00EB7396">
        <w:tc>
          <w:tcPr>
            <w:tcW w:w="9350" w:type="dxa"/>
          </w:tcPr>
          <w:p w14:paraId="1E143CA1" w14:textId="77777777" w:rsidR="00B23CF3" w:rsidRPr="004928A5" w:rsidRDefault="00B23CF3" w:rsidP="00B90F15">
            <w:r w:rsidRPr="004928A5">
              <w:t>Train G:</w:t>
            </w:r>
          </w:p>
        </w:tc>
      </w:tr>
      <w:tr w:rsidR="00B23CF3" w:rsidRPr="004928A5" w14:paraId="2DFC594B" w14:textId="77777777" w:rsidTr="00EB7396">
        <w:tc>
          <w:tcPr>
            <w:tcW w:w="9350" w:type="dxa"/>
          </w:tcPr>
          <w:p w14:paraId="24C6E7D3" w14:textId="1303CE0C" w:rsidR="009B03E3" w:rsidRPr="009B03E3" w:rsidRDefault="00B23CF3" w:rsidP="009B03E3">
            <w:pPr>
              <w:rPr>
                <w:rFonts w:eastAsiaTheme="minorEastAsia"/>
                <w:b/>
                <w:bCs/>
                <w:i/>
              </w:rPr>
            </w:pPr>
            <w:r w:rsidRPr="00056906">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98A2C00" w14:textId="27AC84F1" w:rsidR="009B03E3" w:rsidRPr="009B03E3" w:rsidRDefault="009B03E3" w:rsidP="009B03E3">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38BFBF3" w14:textId="223E7372" w:rsidR="00B23CF3" w:rsidRPr="00056906" w:rsidRDefault="00435CE9" w:rsidP="009B03E3">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B23CF3"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B23CF3" w:rsidRPr="00056906">
              <w:rPr>
                <w:rFonts w:eastAsiaTheme="minorEastAsia"/>
                <w:i/>
                <w:iCs/>
              </w:rPr>
              <w:t>,</w:t>
            </w:r>
          </w:p>
          <w:p w14:paraId="6C4D80C0" w14:textId="77777777" w:rsidR="00B23CF3" w:rsidRPr="00056906" w:rsidRDefault="00B23CF3" w:rsidP="00B90F15">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179AF02B" w14:textId="50DF918A" w:rsidR="00B23CF3" w:rsidRPr="009B03E3" w:rsidRDefault="00B23CF3" w:rsidP="00B90F15">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5D4FC61" w14:textId="77777777" w:rsidTr="00EB7396">
        <w:tc>
          <w:tcPr>
            <w:tcW w:w="9350" w:type="dxa"/>
          </w:tcPr>
          <w:p w14:paraId="44FA6A83" w14:textId="77777777" w:rsidR="00B23CF3" w:rsidRPr="004928A5" w:rsidRDefault="00B23CF3" w:rsidP="00B90F15">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2C61F3C6" w14:textId="77777777" w:rsidTr="00EB7396">
        <w:tc>
          <w:tcPr>
            <w:tcW w:w="9350" w:type="dxa"/>
          </w:tcPr>
          <w:p w14:paraId="66E2F871" w14:textId="77777777" w:rsidR="00B23CF3" w:rsidRPr="004928A5" w:rsidRDefault="00B23CF3" w:rsidP="00B90F15">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B23CF3" w:rsidRPr="004928A5" w14:paraId="3D22B056" w14:textId="77777777" w:rsidTr="00EB7396">
        <w:tc>
          <w:tcPr>
            <w:tcW w:w="9350" w:type="dxa"/>
          </w:tcPr>
          <w:p w14:paraId="44D1BBE9" w14:textId="77777777" w:rsidR="00B23CF3" w:rsidRPr="004928A5" w:rsidRDefault="00B23CF3" w:rsidP="00B90F15">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328CA5D4" w14:textId="77777777" w:rsidTr="00EB7396">
        <w:tc>
          <w:tcPr>
            <w:tcW w:w="9350" w:type="dxa"/>
          </w:tcPr>
          <w:p w14:paraId="76D3B326" w14:textId="60B60CD6" w:rsidR="00B23CF3" w:rsidRPr="006D0C28" w:rsidRDefault="00B23CF3" w:rsidP="00B90F15">
            <w:pPr>
              <w:jc w:val="left"/>
              <w:rPr>
                <w:b/>
                <w:bCs/>
              </w:rPr>
            </w:pPr>
            <w:r>
              <w:rPr>
                <w:rFonts w:ascii="Cambria Math" w:hAnsi="Cambria Math"/>
                <w:i/>
                <w:iCs/>
              </w:rPr>
              <w:lastRenderedPageBreak/>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36FF454E" w14:textId="77777777" w:rsidTr="00EB7396">
        <w:tc>
          <w:tcPr>
            <w:tcW w:w="9350" w:type="dxa"/>
          </w:tcPr>
          <w:p w14:paraId="58C27494" w14:textId="74D9BC4B" w:rsidR="00B23CF3" w:rsidRPr="006D0C28" w:rsidRDefault="00B23CF3" w:rsidP="00B90F15">
            <w:pPr>
              <w:rPr>
                <w:rFonts w:eastAsiaTheme="minorEastAsia"/>
                <w:b/>
                <w:bCs/>
              </w:rPr>
            </w:pPr>
            <w:r w:rsidRPr="006D0C28">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 :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B23CF3" w:rsidRPr="004928A5" w14:paraId="375C1912" w14:textId="77777777" w:rsidTr="00EB7396">
        <w:tc>
          <w:tcPr>
            <w:tcW w:w="9350" w:type="dxa"/>
          </w:tcPr>
          <w:p w14:paraId="7A129E9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4928A5">
              <w:t>.</w:t>
            </w:r>
          </w:p>
        </w:tc>
      </w:tr>
    </w:tbl>
    <w:p w14:paraId="19E56137" w14:textId="546F48D1" w:rsidR="00B23CF3" w:rsidRPr="000B251D" w:rsidRDefault="00204139" w:rsidP="00911506">
      <w:pPr>
        <w:pStyle w:val="Caption"/>
        <w:jc w:val="center"/>
        <w:rPr>
          <w:color w:val="auto"/>
          <w:sz w:val="24"/>
          <w:szCs w:val="24"/>
        </w:rPr>
        <w:sectPr w:rsidR="00B23CF3" w:rsidRPr="000B251D">
          <w:pgSz w:w="12240" w:h="15840"/>
          <w:pgMar w:top="1440" w:right="1440" w:bottom="1440" w:left="1440" w:header="720" w:footer="720" w:gutter="0"/>
          <w:cols w:space="720"/>
          <w:docGrid w:linePitch="360"/>
        </w:sectP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B251D">
        <w:rPr>
          <w:color w:val="auto"/>
          <w:sz w:val="24"/>
          <w:szCs w:val="24"/>
        </w:rPr>
        <w:t xml:space="preserve"> This Thesis Work Training Pseudocode.</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27" w:name="_Toc51406939"/>
      <w:r w:rsidRPr="00CA45EF">
        <w:t>Implementation</w:t>
      </w:r>
      <w:r w:rsidR="00C42F63" w:rsidRPr="00C42F63">
        <w:t xml:space="preserve"> </w:t>
      </w:r>
      <w:r w:rsidR="00135E17">
        <w:t xml:space="preserve">of </w:t>
      </w:r>
      <w:r w:rsidR="00C42F63">
        <w:t>the Proposed work</w:t>
      </w:r>
      <w:bookmarkEnd w:id="227"/>
    </w:p>
    <w:p w14:paraId="3C09FF70" w14:textId="77777777" w:rsidR="00C51132" w:rsidRDefault="00C51132" w:rsidP="009217CA">
      <w:pPr>
        <w:pStyle w:val="Heading2"/>
      </w:pPr>
      <w:bookmarkStart w:id="228" w:name="_Toc51406940"/>
      <w:r w:rsidRPr="00EF1707">
        <w:t>Overview</w:t>
      </w:r>
      <w:bookmarkEnd w:id="228"/>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29" w:name="_Toc51406941"/>
      <w:r>
        <w:t xml:space="preserve">Working </w:t>
      </w:r>
      <w:r w:rsidR="008C7D83">
        <w:t>E</w:t>
      </w:r>
      <w:r>
        <w:t>nvironment.</w:t>
      </w:r>
      <w:bookmarkEnd w:id="229"/>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D47498">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D47498">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D47498">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D47498">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D47498">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D47498">
      <w:pPr>
        <w:pStyle w:val="ListParagraph"/>
        <w:numPr>
          <w:ilvl w:val="1"/>
          <w:numId w:val="13"/>
        </w:numPr>
      </w:pPr>
      <w:r w:rsidRPr="005F5213">
        <w:t>System Type: 64-bit Operating System, x64-based Processor</w:t>
      </w:r>
    </w:p>
    <w:p w14:paraId="1B74EF41" w14:textId="6C82D705" w:rsidR="00884CD8" w:rsidRPr="005F5213" w:rsidRDefault="00884CD8" w:rsidP="00D47498">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D47498">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D47498">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D47498">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D47498">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D47498">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D47498">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217CA">
      <w:pPr>
        <w:pStyle w:val="Heading2"/>
      </w:pPr>
      <w:bookmarkStart w:id="230" w:name="_Toc51406942"/>
      <w:r>
        <w:t>E</w:t>
      </w:r>
      <w:r w:rsidR="00425746">
        <w:t>nvironment</w:t>
      </w:r>
      <w:r w:rsidR="008C5861">
        <w:t>al</w:t>
      </w:r>
      <w:r w:rsidR="00425746">
        <w:t xml:space="preserve"> </w:t>
      </w:r>
      <w:r>
        <w:t>Setup</w:t>
      </w:r>
      <w:bookmarkEnd w:id="230"/>
    </w:p>
    <w:p w14:paraId="1CAACD16" w14:textId="23036BA6" w:rsidR="000C4853" w:rsidRDefault="000C4853" w:rsidP="000C4853">
      <w:r w:rsidRPr="000C4853">
        <w:t>In this</w:t>
      </w:r>
      <w:r w:rsidR="00F25C16">
        <w:t xml:space="preserve"> thesis</w:t>
      </w:r>
      <w:r w:rsidRPr="000C4853">
        <w:t xml:space="preserve"> work different software and IDEs </w:t>
      </w:r>
      <w:r w:rsidR="000B251D">
        <w:t xml:space="preserve">has been </w:t>
      </w:r>
      <w:r w:rsidRPr="000C4853">
        <w:t>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1CA89E46" w:rsidR="00CF4F66" w:rsidRDefault="00CF4F66" w:rsidP="009217CA">
      <w:pPr>
        <w:pStyle w:val="Heading2"/>
      </w:pPr>
      <w:bookmarkStart w:id="231" w:name="_Toc51406943"/>
      <w:r>
        <w:t>Cycle</w:t>
      </w:r>
      <w:r w:rsidR="00EA4CFC">
        <w:t xml:space="preserve"> </w:t>
      </w:r>
      <w:r>
        <w:t>GAN specification</w:t>
      </w:r>
      <w:bookmarkEnd w:id="231"/>
      <w:r>
        <w:t xml:space="preserve"> </w:t>
      </w:r>
    </w:p>
    <w:p w14:paraId="74BD0F2B" w14:textId="42E5B288" w:rsidR="00714A04" w:rsidRDefault="00714A04" w:rsidP="00CF4F66">
      <w:r w:rsidRPr="00714A04">
        <w:t>During the experiments, Cycle</w:t>
      </w:r>
      <w:r w:rsidR="00EA4CFC">
        <w:t xml:space="preserve"> </w:t>
      </w:r>
      <w:r w:rsidRPr="00714A04">
        <w:t xml:space="preserve">GAN implemented by TensorFlow </w:t>
      </w:r>
      <w:proofErr w:type="spellStart"/>
      <w:r w:rsidRPr="00714A04">
        <w:t>Keras</w:t>
      </w:r>
      <w:proofErr w:type="spellEnd"/>
      <w:r w:rsidR="005C67C8">
        <w:t xml:space="preserve"> has been used in this study</w:t>
      </w:r>
      <w:r w:rsidRPr="00714A04">
        <w:t>, a Cycle</w:t>
      </w:r>
      <w:r w:rsidR="00EA4CFC">
        <w:t xml:space="preserve"> </w:t>
      </w:r>
      <w:r w:rsidRPr="00714A04">
        <w:t xml:space="preserve">GAN </w:t>
      </w:r>
      <w:r w:rsidR="004C7F6D">
        <w:t>with</w:t>
      </w:r>
      <w:r w:rsidRPr="00714A04">
        <w:t xml:space="preserve"> on 9 residual blocks </w:t>
      </w:r>
      <w:r w:rsidRPr="00BE0ABD">
        <w:rPr>
          <w:b/>
          <w:bCs/>
        </w:rPr>
        <w:t>used in this study</w:t>
      </w:r>
      <w:r w:rsidR="003E1229">
        <w:rPr>
          <w:b/>
          <w:bCs/>
        </w:rPr>
        <w:t>.</w:t>
      </w:r>
    </w:p>
    <w:p w14:paraId="2658A912" w14:textId="00FEDDD5" w:rsidR="00CF4F66" w:rsidRPr="00A946F7" w:rsidRDefault="00CF4F66" w:rsidP="00CF4F66">
      <w:r>
        <w:t>Cycle</w:t>
      </w:r>
      <w:r w:rsidR="00EA4CFC">
        <w:t xml:space="preserve"> </w:t>
      </w:r>
      <w:r>
        <w:t xml:space="preserve">GAN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w:t>
      </w:r>
      <w:proofErr w:type="spellStart"/>
      <w:r w:rsidR="00BE0ABD">
        <w:t>LeakyReLU</w:t>
      </w:r>
      <w:proofErr w:type="spellEnd"/>
      <w:r w:rsidR="00BE0ABD">
        <w:t xml:space="preserve"> </w:t>
      </w:r>
      <w:r>
        <w:t>activation was on all layers except the last layers output layer in the same manner Instance normalization was used in every layer beside the last one</w:t>
      </w:r>
      <w:r w:rsidR="00734413">
        <w:rPr>
          <w:color w:val="FF0000"/>
        </w:rPr>
        <w:t>.</w:t>
      </w:r>
    </w:p>
    <w:p w14:paraId="325AE1DE" w14:textId="4C90E05D" w:rsidR="00CF4F66" w:rsidRDefault="00CF4F66" w:rsidP="00CF4F66">
      <w:r w:rsidRPr="00084822">
        <w:t xml:space="preserve">The discriminator had </w:t>
      </w:r>
      <w:r>
        <w:t>70 x 70 Patch</w:t>
      </w:r>
      <w:r w:rsidR="00EA4CFC">
        <w:t xml:space="preserve"> </w:t>
      </w:r>
      <w:r>
        <w:t xml:space="preserve">GAN.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1EAAF539"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Cycle</w:t>
      </w:r>
      <w:r w:rsidR="00EA4CFC">
        <w:t xml:space="preserve"> </w:t>
      </w:r>
      <w:r>
        <w:t>GAN paper found and from implementations of Cycle</w:t>
      </w:r>
      <w:r w:rsidR="00EA4CFC">
        <w:t xml:space="preserve"> </w:t>
      </w:r>
      <w:r>
        <w:t>GAN by its authors in GitHub.</w:t>
      </w:r>
    </w:p>
    <w:p w14:paraId="1FCB9AED" w14:textId="7F5545C2" w:rsidR="006819C2" w:rsidRDefault="006819C2" w:rsidP="009217CA">
      <w:pPr>
        <w:pStyle w:val="Heading2"/>
      </w:pPr>
      <w:bookmarkStart w:id="232" w:name="_Toc51406944"/>
      <w:r>
        <w:lastRenderedPageBreak/>
        <w:t>Implement cycle GAN</w:t>
      </w:r>
      <w:bookmarkEnd w:id="232"/>
    </w:p>
    <w:p w14:paraId="39C604E5" w14:textId="1F8E52F7" w:rsidR="00891B48" w:rsidRDefault="006819C2" w:rsidP="006819C2">
      <w:r>
        <w:t>A Cycle</w:t>
      </w:r>
      <w:r w:rsidR="00EA4CFC">
        <w:t xml:space="preserve"> </w:t>
      </w:r>
      <w:r>
        <w:t>GAN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3DA2C7ED"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G_A2B = </w:t>
      </w:r>
      <w:proofErr w:type="spellStart"/>
      <w:proofErr w:type="gramStart"/>
      <w:r w:rsidRPr="00066573">
        <w:rPr>
          <w:rFonts w:ascii="Courier New" w:hAnsi="Courier New" w:cs="Courier New"/>
          <w:color w:val="000000"/>
          <w:sz w:val="20"/>
          <w:szCs w:val="20"/>
        </w:rPr>
        <w:t>module.ResnetGenerator</w:t>
      </w:r>
      <w:proofErr w:type="spellEnd"/>
      <w:proofErr w:type="gram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G_B2A = </w:t>
      </w:r>
      <w:proofErr w:type="spellStart"/>
      <w:r w:rsidRPr="00066573">
        <w:rPr>
          <w:rFonts w:ascii="Courier New" w:hAnsi="Courier New" w:cs="Courier New"/>
          <w:color w:val="000000"/>
          <w:sz w:val="20"/>
          <w:szCs w:val="20"/>
        </w:rPr>
        <w:t>module.ResnetGener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7D49D457" w14:textId="5A9E2FCF" w:rsidR="007C48E3" w:rsidRDefault="00370748" w:rsidP="00476768">
      <w:r>
        <w:t xml:space="preserve">The discriminator network is </w:t>
      </w:r>
      <w:r w:rsidR="001A7C2F">
        <w:t>equivalent</w:t>
      </w:r>
      <w:r>
        <w:t xml:space="preserve"> to the architecture of the discriminator in a Patch</w:t>
      </w:r>
      <w:r w:rsidR="00EA4CFC">
        <w:t xml:space="preserve"> </w:t>
      </w:r>
      <w:r>
        <w:t>GAN network</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28DC923C"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D_A = </w:t>
      </w:r>
      <w:proofErr w:type="spellStart"/>
      <w:proofErr w:type="gramStart"/>
      <w:r w:rsidRPr="00066573">
        <w:rPr>
          <w:rFonts w:ascii="Courier New" w:hAnsi="Courier New" w:cs="Courier New"/>
          <w:color w:val="000000"/>
          <w:sz w:val="20"/>
          <w:szCs w:val="20"/>
        </w:rPr>
        <w:t>module.ConvDiscriminator</w:t>
      </w:r>
      <w:proofErr w:type="spellEnd"/>
      <w:proofErr w:type="gram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D_B = </w:t>
      </w:r>
      <w:proofErr w:type="spellStart"/>
      <w:r w:rsidRPr="00066573">
        <w:rPr>
          <w:rFonts w:ascii="Courier New" w:hAnsi="Courier New" w:cs="Courier New"/>
          <w:color w:val="000000"/>
          <w:sz w:val="20"/>
          <w:szCs w:val="20"/>
        </w:rPr>
        <w:t>module.ConvDiscrimin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5C9E8465" w:rsidR="00D027E5" w:rsidRPr="00066573" w:rsidRDefault="00066573" w:rsidP="00066573">
      <w:pPr>
        <w:shd w:val="clear" w:color="auto" w:fill="F8F8FF"/>
        <w:jc w:val="left"/>
        <w:rPr>
          <w:sz w:val="20"/>
          <w:szCs w:val="20"/>
        </w:rPr>
      </w:pPr>
      <w:proofErr w:type="spellStart"/>
      <w:proofErr w:type="gramStart"/>
      <w:r w:rsidRPr="00066573">
        <w:rPr>
          <w:rFonts w:ascii="Courier New" w:hAnsi="Courier New" w:cs="Courier New"/>
          <w:color w:val="000000"/>
          <w:sz w:val="20"/>
          <w:szCs w:val="20"/>
        </w:rPr>
        <w:t>self.combined</w:t>
      </w:r>
      <w:proofErr w:type="spellEnd"/>
      <w:proofErr w:type="gram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inputs=[</w:t>
      </w:r>
      <w:proofErr w:type="spellStart"/>
      <w:r w:rsidRPr="00066573">
        <w:rPr>
          <w:rFonts w:ascii="Courier New" w:hAnsi="Courier New" w:cs="Courier New"/>
          <w:color w:val="000000"/>
          <w:sz w:val="20"/>
          <w:szCs w:val="20"/>
        </w:rPr>
        <w:t>img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tab/>
        <w:t>outputs=[</w:t>
      </w:r>
      <w:proofErr w:type="spellStart"/>
      <w:r w:rsidRPr="00066573">
        <w:rPr>
          <w:rFonts w:ascii="Courier New" w:hAnsi="Courier New" w:cs="Courier New"/>
          <w:color w:val="000000"/>
          <w:sz w:val="20"/>
          <w:szCs w:val="20"/>
        </w:rPr>
        <w:t>valid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valid_B,reconstr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reconstr_B,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w:t>
      </w:r>
      <w:proofErr w:type="spellEnd"/>
      <w:r w:rsidRPr="00066573">
        <w:rPr>
          <w:rFonts w:ascii="Courier New" w:hAnsi="Courier New" w:cs="Courier New"/>
          <w:color w:val="000000"/>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795BC72"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define loss function</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d_loss_fn</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g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gan.get_adversarial_losses_fn</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adversarial_loss_mode</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cycle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G_loss</w:t>
      </w:r>
      <w:proofErr w:type="spellEnd"/>
      <w:r w:rsidRPr="00066573">
        <w:rPr>
          <w:rFonts w:ascii="Courier New" w:hAnsi="Courier New" w:cs="Courier New"/>
          <w:color w:val="000000"/>
          <w:sz w:val="20"/>
          <w:szCs w:val="20"/>
        </w:rPr>
        <w:t xml:space="preserve"> = (A2B_g_loss + B2A_g_loss) + (A2B2A_cycle_loss + B2A2B_cycle_loss) * </w:t>
      </w:r>
      <w:proofErr w:type="spellStart"/>
      <w:r w:rsidRPr="00066573">
        <w:rPr>
          <w:rFonts w:ascii="Courier New" w:hAnsi="Courier New" w:cs="Courier New"/>
          <w:color w:val="000000"/>
          <w:sz w:val="20"/>
          <w:szCs w:val="20"/>
        </w:rPr>
        <w:t>cycle_loss_weight</w:t>
      </w:r>
      <w:proofErr w:type="spellEnd"/>
      <w:r w:rsidRPr="00066573">
        <w:rPr>
          <w:rFonts w:ascii="Courier New" w:hAnsi="Courier New" w:cs="Courier New"/>
          <w:color w:val="000000"/>
          <w:sz w:val="20"/>
          <w:szCs w:val="20"/>
        </w:rPr>
        <w:t xml:space="preserve"> + (A2A_id_loss + B2B_id_loss) * </w:t>
      </w:r>
      <w:proofErr w:type="spellStart"/>
      <w:r w:rsidRPr="00066573">
        <w:rPr>
          <w:rFonts w:ascii="Courier New" w:hAnsi="Courier New" w:cs="Courier New"/>
          <w:color w:val="000000"/>
          <w:sz w:val="20"/>
          <w:szCs w:val="20"/>
        </w:rPr>
        <w:t>identity_loss_weight</w:t>
      </w:r>
      <w:proofErr w:type="spellEnd"/>
    </w:p>
    <w:p w14:paraId="018438DA" w14:textId="0BB94120" w:rsidR="000B2220" w:rsidRDefault="000B2220" w:rsidP="009217CA">
      <w:pPr>
        <w:pStyle w:val="Heading2"/>
      </w:pPr>
      <w:bookmarkStart w:id="233" w:name="_Toc51406945"/>
      <w:r>
        <w:lastRenderedPageBreak/>
        <w:t xml:space="preserve">Temporal Predictor Network </w:t>
      </w:r>
      <w:r w:rsidR="0032745C">
        <w:t>I</w:t>
      </w:r>
      <w:r>
        <w:t>mplementation</w:t>
      </w:r>
      <w:bookmarkEnd w:id="233"/>
      <w:r>
        <w:t xml:space="preserve">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55DD8515"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inputs1 = </w:t>
      </w:r>
      <w:proofErr w:type="spellStart"/>
      <w:proofErr w:type="gramStart"/>
      <w:r w:rsidRPr="00066573">
        <w:rPr>
          <w:rFonts w:ascii="Courier New" w:hAnsi="Courier New" w:cs="Courier New"/>
          <w:color w:val="000000"/>
          <w:sz w:val="20"/>
          <w:szCs w:val="20"/>
        </w:rPr>
        <w:t>tf.keras</w:t>
      </w:r>
      <w:proofErr w:type="gramEnd"/>
      <w:r w:rsidRPr="00066573">
        <w:rPr>
          <w:rFonts w:ascii="Courier New" w:hAnsi="Courier New" w:cs="Courier New"/>
          <w:color w:val="000000"/>
          <w:sz w:val="20"/>
          <w:szCs w:val="20"/>
        </w:rPr>
        <w:t>.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inputs2 = </w:t>
      </w:r>
      <w:proofErr w:type="spellStart"/>
      <w:r w:rsidRPr="00066573">
        <w:rPr>
          <w:rFonts w:ascii="Courier New" w:hAnsi="Courier New" w:cs="Courier New"/>
          <w:color w:val="000000"/>
          <w:sz w:val="20"/>
          <w:szCs w:val="20"/>
        </w:rPr>
        <w:t>tf.keras.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bs, 256, 256, channels*2)</w:t>
      </w:r>
      <w:r w:rsidRPr="00066573">
        <w:rPr>
          <w:rFonts w:ascii="Courier New" w:hAnsi="Courier New" w:cs="Courier New"/>
          <w:color w:val="000000"/>
          <w:sz w:val="20"/>
          <w:szCs w:val="20"/>
        </w:rPr>
        <w:br/>
        <w:t xml:space="preserve">inputs = </w:t>
      </w:r>
      <w:proofErr w:type="spellStart"/>
      <w:r w:rsidRPr="00066573">
        <w:rPr>
          <w:rFonts w:ascii="Courier New" w:hAnsi="Courier New" w:cs="Courier New"/>
          <w:color w:val="000000"/>
          <w:sz w:val="20"/>
          <w:szCs w:val="20"/>
        </w:rPr>
        <w:t>tf.keras.layers.concatenate</w:t>
      </w:r>
      <w:proofErr w:type="spellEnd"/>
      <w:r w:rsidRPr="00066573">
        <w:rPr>
          <w:rFonts w:ascii="Courier New" w:hAnsi="Courier New" w:cs="Courier New"/>
          <w:color w:val="000000"/>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5109C1AB"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input temporal predictor network</w:t>
      </w:r>
      <w:r w:rsidRPr="00066573">
        <w:rPr>
          <w:rFonts w:ascii="Courier New" w:hAnsi="Courier New" w:cs="Courier New"/>
          <w:color w:val="000000"/>
          <w:sz w:val="20"/>
          <w:szCs w:val="20"/>
        </w:rPr>
        <w:br/>
      </w:r>
      <w:r w:rsidRPr="00066573">
        <w:rPr>
          <w:rFonts w:ascii="Courier New" w:hAnsi="Courier New" w:cs="Courier New"/>
          <w:color w:val="954121"/>
          <w:sz w:val="20"/>
          <w:szCs w:val="20"/>
        </w:rPr>
        <w:t>from</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emporal_predictor</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Generator </w:t>
      </w:r>
      <w:r w:rsidRPr="00066573">
        <w:rPr>
          <w:rFonts w:ascii="Courier New" w:hAnsi="Courier New" w:cs="Courier New"/>
          <w:color w:val="000000"/>
          <w:sz w:val="20"/>
          <w:szCs w:val="20"/>
        </w:rPr>
        <w:br/>
        <w:t>Px = Generator(input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 = Generator(inputs)</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0B4F5E56" w14:textId="619A2ED3" w:rsidR="0065249A" w:rsidRPr="00066573" w:rsidRDefault="00066573" w:rsidP="00066573">
      <w:pPr>
        <w:shd w:val="clear" w:color="auto" w:fill="F8F8FF"/>
        <w:jc w:val="left"/>
        <w:rPr>
          <w:sz w:val="20"/>
          <w:szCs w:val="20"/>
        </w:rPr>
      </w:pPr>
      <w:proofErr w:type="spellStart"/>
      <w:r w:rsidRPr="00066573">
        <w:rPr>
          <w:rFonts w:ascii="Courier New" w:hAnsi="Courier New" w:cs="Courier New"/>
          <w:color w:val="000000"/>
          <w:sz w:val="20"/>
          <w:szCs w:val="20"/>
        </w:rPr>
        <w:t>P_optimizer</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keras.optimizers.Adam</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learning_rate</w:t>
      </w:r>
      <w:proofErr w:type="spellEnd"/>
      <w:r w:rsidRPr="00066573">
        <w:rPr>
          <w:rFonts w:ascii="Courier New" w:hAnsi="Courier New" w:cs="Courier New"/>
          <w:color w:val="000000"/>
          <w:sz w:val="20"/>
          <w:szCs w:val="20"/>
        </w:rPr>
        <w:t xml:space="preserve"> = </w:t>
      </w:r>
      <w:r w:rsidRPr="00066573">
        <w:rPr>
          <w:rFonts w:ascii="Courier New" w:hAnsi="Courier New" w:cs="Courier New"/>
          <w:color w:val="40A070"/>
          <w:sz w:val="20"/>
          <w:szCs w:val="20"/>
        </w:rPr>
        <w:t>2e-4</w:t>
      </w:r>
      <w:r w:rsidRPr="00066573">
        <w:rPr>
          <w:rFonts w:ascii="Courier New" w:hAnsi="Courier New" w:cs="Courier New"/>
          <w:color w:val="000000"/>
          <w:sz w:val="20"/>
          <w:szCs w:val="20"/>
        </w:rPr>
        <w:t xml:space="preserve">, beta_1 = </w:t>
      </w:r>
      <w:r w:rsidRPr="00066573">
        <w:rPr>
          <w:rFonts w:ascii="Courier New" w:hAnsi="Courier New" w:cs="Courier New"/>
          <w:color w:val="40A070"/>
          <w:sz w:val="20"/>
          <w:szCs w:val="20"/>
        </w:rPr>
        <w:t>0.5</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A_1, A_2, B_1 and B_2 are previous two frames in Domain A and Domain B</w:t>
      </w:r>
      <w:r w:rsidRPr="00066573">
        <w:rPr>
          <w:rFonts w:ascii="Courier New" w:hAnsi="Courier New" w:cs="Courier New"/>
          <w:color w:val="000000"/>
          <w:sz w:val="20"/>
          <w:szCs w:val="20"/>
        </w:rPr>
        <w:br/>
      </w:r>
      <w:r w:rsidRPr="00066573">
        <w:rPr>
          <w:rFonts w:ascii="Courier New" w:hAnsi="Courier New" w:cs="Courier New"/>
          <w:b/>
          <w:color w:val="999999"/>
          <w:sz w:val="20"/>
          <w:szCs w:val="20"/>
        </w:rPr>
        <w:t>@tf.function</w:t>
      </w:r>
      <w:r w:rsidRPr="00066573">
        <w:rPr>
          <w:rFonts w:ascii="Courier New" w:hAnsi="Courier New" w:cs="Courier New"/>
          <w:color w:val="000000"/>
          <w:sz w:val="20"/>
          <w:szCs w:val="20"/>
        </w:rPr>
        <w:br/>
      </w: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train_P</w:t>
      </w:r>
      <w:proofErr w:type="spellEnd"/>
      <w:r w:rsidRPr="00066573">
        <w:rPr>
          <w:rFonts w:ascii="Courier New" w:hAnsi="Courier New" w:cs="Courier New"/>
          <w:color w:val="0000FF"/>
          <w:sz w:val="20"/>
          <w:szCs w:val="20"/>
        </w:rPr>
        <w:t>(A, A_1, A_2, B, B_1, B_2)</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with</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f.GradientTap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t</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 Px([A_1, A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B_1, B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x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xl1_loss * LAMBDA</w:t>
      </w:r>
      <w:r w:rsidRPr="00066573">
        <w:rPr>
          <w:rFonts w:ascii="Courier New" w:hAnsi="Courier New" w:cs="Courier New"/>
          <w:color w:val="000000"/>
          <w:sz w:val="20"/>
          <w:szCs w:val="20"/>
        </w:rPr>
        <w:br/>
        <w:t xml:space="preserve">        y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B,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 yl1_loss * LAMBDA</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rgs.cycle_loss_weight</w:t>
      </w:r>
      <w:proofErr w:type="spellEnd"/>
      <w:r w:rsidRPr="00066573">
        <w:rPr>
          <w:rFonts w:ascii="Courier New" w:hAnsi="Courier New" w:cs="Courier New"/>
          <w:color w:val="000000"/>
          <w:sz w:val="20"/>
          <w:szCs w:val="20"/>
        </w:rPr>
        <w:br/>
      </w:r>
      <w:r w:rsidRPr="00066573">
        <w:rPr>
          <w:rFonts w:ascii="Courier New" w:hAnsi="Courier New" w:cs="Courier New"/>
          <w:i/>
          <w:color w:val="408080"/>
          <w:sz w:val="20"/>
          <w:szCs w:val="20"/>
        </w:rPr>
        <w:t>#update gradient weigh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t.gradient</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optimizer.apply_gradients</w:t>
      </w:r>
      <w:proofErr w:type="spellEnd"/>
      <w:r w:rsidRPr="00066573">
        <w:rPr>
          <w:rFonts w:ascii="Courier New" w:hAnsi="Courier New" w:cs="Courier New"/>
          <w:color w:val="000000"/>
          <w:sz w:val="20"/>
          <w:szCs w:val="20"/>
        </w:rPr>
        <w:t>(zip(</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x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y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w:t>
      </w:r>
    </w:p>
    <w:p w14:paraId="21B5798F" w14:textId="112B0636" w:rsidR="00475372" w:rsidRDefault="00475372" w:rsidP="009217CA">
      <w:pPr>
        <w:pStyle w:val="Heading2"/>
      </w:pPr>
      <w:bookmarkStart w:id="234" w:name="_Toc51406946"/>
      <w:r>
        <w:lastRenderedPageBreak/>
        <w:t xml:space="preserve">Feature </w:t>
      </w:r>
      <w:r w:rsidR="002B0F05">
        <w:t>Preserving Loss Implementation</w:t>
      </w:r>
      <w:bookmarkEnd w:id="234"/>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0DCA7AF5"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w:t>
      </w:r>
      <w:proofErr w:type="spellStart"/>
      <w:proofErr w:type="gramStart"/>
      <w:r w:rsidRPr="00066573">
        <w:rPr>
          <w:rFonts w:ascii="Courier New" w:hAnsi="Courier New" w:cs="Courier New"/>
          <w:color w:val="000000"/>
          <w:sz w:val="20"/>
          <w:szCs w:val="20"/>
        </w:rPr>
        <w:t>efficientnet.tfkeras</w:t>
      </w:r>
      <w:proofErr w:type="spellEnd"/>
      <w:proofErr w:type="gram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eff </w:t>
      </w:r>
      <w:r w:rsidRPr="00066573">
        <w:rPr>
          <w:rFonts w:ascii="Courier New" w:hAnsi="Courier New" w:cs="Courier New"/>
          <w:i/>
          <w:color w:val="408080"/>
          <w:sz w:val="20"/>
          <w:szCs w:val="20"/>
        </w:rPr>
        <w:t>#import pretrained EfficientNet-B7</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xml:space="preserve">#remove the last four layers </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base_model</w:t>
      </w:r>
      <w:proofErr w:type="spellEnd"/>
      <w:r w:rsidRPr="00066573">
        <w:rPr>
          <w:rFonts w:ascii="Courier New" w:hAnsi="Courier New" w:cs="Courier New"/>
          <w:color w:val="000000"/>
          <w:sz w:val="20"/>
          <w:szCs w:val="20"/>
        </w:rPr>
        <w:t xml:space="preserve"> = eff.EfficientNetB7(</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clude_top</w:t>
      </w:r>
      <w:proofErr w:type="spellEnd"/>
      <w:r w:rsidRPr="00066573">
        <w:rPr>
          <w:rFonts w:ascii="Courier New" w:hAnsi="Courier New" w:cs="Courier New"/>
          <w:color w:val="000000"/>
          <w:sz w:val="20"/>
          <w:szCs w:val="20"/>
        </w:rPr>
        <w:t>=</w:t>
      </w:r>
      <w:r w:rsidRPr="00066573">
        <w:rPr>
          <w:rFonts w:ascii="Courier New" w:hAnsi="Courier New" w:cs="Courier New"/>
          <w:color w:val="954121"/>
          <w:sz w:val="20"/>
          <w:szCs w:val="20"/>
        </w:rPr>
        <w:t>Fals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x = </w:t>
      </w:r>
      <w:proofErr w:type="spellStart"/>
      <w:r w:rsidRPr="00066573">
        <w:rPr>
          <w:rFonts w:ascii="Courier New" w:hAnsi="Courier New" w:cs="Courier New"/>
          <w:color w:val="000000"/>
          <w:sz w:val="20"/>
          <w:szCs w:val="20"/>
        </w:rPr>
        <w:t>base_model.layers</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4</w:t>
      </w:r>
      <w:r w:rsidRPr="00066573">
        <w:rPr>
          <w:rFonts w:ascii="Courier New" w:hAnsi="Courier New" w:cs="Courier New"/>
          <w:color w:val="000000"/>
          <w:sz w:val="20"/>
          <w:szCs w:val="20"/>
        </w:rPr>
        <w:t>].outpu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 xml:space="preserve">(inputs = </w:t>
      </w:r>
      <w:proofErr w:type="spellStart"/>
      <w:r w:rsidRPr="00066573">
        <w:rPr>
          <w:rFonts w:ascii="Courier New" w:hAnsi="Courier New" w:cs="Courier New"/>
          <w:color w:val="000000"/>
          <w:sz w:val="20"/>
          <w:szCs w:val="20"/>
        </w:rPr>
        <w:t>base_model.input</w:t>
      </w:r>
      <w:proofErr w:type="spellEnd"/>
      <w:r w:rsidRPr="00066573">
        <w:rPr>
          <w:rFonts w:ascii="Courier New" w:hAnsi="Courier New" w:cs="Courier New"/>
          <w:color w:val="000000"/>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084D18D3"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get_content_features</w:t>
      </w:r>
      <w:proofErr w:type="spellEnd"/>
      <w:r w:rsidRPr="00066573">
        <w:rPr>
          <w:rFonts w:ascii="Courier New" w:hAnsi="Courier New" w:cs="Courier New"/>
          <w:color w:val="0000FF"/>
          <w:sz w:val="20"/>
          <w:szCs w:val="20"/>
        </w:rPr>
        <w:t>(</w:t>
      </w:r>
      <w:proofErr w:type="spellStart"/>
      <w:proofErr w:type="gramStart"/>
      <w:r w:rsidRPr="00066573">
        <w:rPr>
          <w:rFonts w:ascii="Courier New" w:hAnsi="Courier New" w:cs="Courier New"/>
          <w:color w:val="0000FF"/>
          <w:sz w:val="20"/>
          <w:szCs w:val="20"/>
        </w:rPr>
        <w:t>a,b</w:t>
      </w:r>
      <w:proofErr w:type="spellEnd"/>
      <w:proofErr w:type="gramEnd"/>
      <w:r w:rsidRPr="00066573">
        <w:rPr>
          <w:rFonts w:ascii="Courier New" w:hAnsi="Courier New" w:cs="Courier New"/>
          <w:color w:val="0000FF"/>
          <w:sz w:val="20"/>
          <w:szCs w:val="20"/>
        </w:rPr>
        <w:t>)</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color w:val="000000"/>
          <w:sz w:val="20"/>
          <w:szCs w:val="20"/>
        </w:rPr>
        <w:tab/>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6EE63F9B"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M_A, M_A2B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A, A2B)</w:t>
      </w:r>
      <w:r w:rsidRPr="00066573">
        <w:rPr>
          <w:rFonts w:ascii="Courier New" w:hAnsi="Courier New" w:cs="Courier New"/>
          <w:color w:val="000000"/>
          <w:sz w:val="20"/>
          <w:szCs w:val="20"/>
        </w:rPr>
        <w:br/>
        <w:t xml:space="preserve">M_A_A2B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A, M_A2B)</w:t>
      </w:r>
      <w:r w:rsidRPr="00066573">
        <w:rPr>
          <w:rFonts w:ascii="Courier New" w:hAnsi="Courier New" w:cs="Courier New"/>
          <w:color w:val="000000"/>
          <w:sz w:val="20"/>
          <w:szCs w:val="20"/>
        </w:rPr>
        <w:br/>
        <w:t xml:space="preserve">M_B, M_B2A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B, B2A)</w:t>
      </w:r>
      <w:r w:rsidRPr="00066573">
        <w:rPr>
          <w:rFonts w:ascii="Courier New" w:hAnsi="Courier New" w:cs="Courier New"/>
          <w:color w:val="000000"/>
          <w:sz w:val="20"/>
          <w:szCs w:val="20"/>
        </w:rPr>
        <w:br/>
        <w:t xml:space="preserve">M_B_B2A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B, M_B2A)</w:t>
      </w:r>
    </w:p>
    <w:p w14:paraId="5EC84E6F" w14:textId="3038FEB7" w:rsidR="000B2220" w:rsidRPr="00110F70" w:rsidRDefault="000B2220" w:rsidP="009217CA">
      <w:pPr>
        <w:pStyle w:val="Heading2"/>
      </w:pPr>
      <w:bookmarkStart w:id="235" w:name="_Toc51406947"/>
      <w:r w:rsidRPr="00110F70">
        <w:t xml:space="preserve">Temporal </w:t>
      </w:r>
      <w:r w:rsidR="005061D7" w:rsidRPr="00110F70">
        <w:t>Discriminator Network</w:t>
      </w:r>
      <w:r w:rsidRPr="00110F70">
        <w:t xml:space="preserve"> Implementation</w:t>
      </w:r>
      <w:bookmarkEnd w:id="235"/>
    </w:p>
    <w:p w14:paraId="4575D8AF" w14:textId="77777777" w:rsidR="000B2220" w:rsidRPr="009F1501" w:rsidRDefault="000B2220" w:rsidP="000B2220">
      <w:r w:rsidRPr="009F1501">
        <w:t>This work also uses additional temporal aware discriminator network.</w:t>
      </w:r>
    </w:p>
    <w:p w14:paraId="55067BAD" w14:textId="48F68A69" w:rsidR="000B2220"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_d_logits = D_</w:t>
      </w:r>
      <w:proofErr w:type="gramStart"/>
      <w:r w:rsidRPr="00066573">
        <w:rPr>
          <w:rFonts w:ascii="Courier New" w:hAnsi="Courier New" w:cs="Courier New"/>
          <w:color w:val="000000"/>
          <w:sz w:val="20"/>
          <w:szCs w:val="20"/>
        </w:rPr>
        <w:t>B(</w:t>
      </w:r>
      <w:proofErr w:type="gramEnd"/>
      <w:r w:rsidRPr="00066573">
        <w:rPr>
          <w:rFonts w:ascii="Courier New" w:hAnsi="Courier New" w:cs="Courier New"/>
          <w:color w:val="000000"/>
          <w:sz w:val="20"/>
          <w:szCs w:val="20"/>
        </w:rPr>
        <w:t>A2B, A2Bprev,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p>
    <w:p w14:paraId="74C38E56" w14:textId="77777777" w:rsidR="000B2220" w:rsidRPr="00454886" w:rsidRDefault="000B2220" w:rsidP="000B2220">
      <w:r w:rsidRPr="00454886">
        <w:t>And cycle loss of temporal aware network would be</w:t>
      </w:r>
    </w:p>
    <w:p w14:paraId="0D386811" w14:textId="5E803751" w:rsidR="000B2220" w:rsidRPr="00066573" w:rsidRDefault="00066573" w:rsidP="009244A3">
      <w:pPr>
        <w:shd w:val="clear" w:color="auto" w:fill="F8F8FF"/>
        <w:jc w:val="left"/>
        <w:rPr>
          <w:sz w:val="18"/>
          <w:szCs w:val="18"/>
        </w:rPr>
      </w:pPr>
      <w:r w:rsidRPr="00066573">
        <w:rPr>
          <w:rFonts w:ascii="Courier New" w:hAnsi="Courier New" w:cs="Courier New"/>
          <w:color w:val="000000"/>
          <w:sz w:val="18"/>
          <w:szCs w:val="18"/>
        </w:rPr>
        <w:t xml:space="preserve">A2B2A_cycle_loss = </w:t>
      </w:r>
      <w:proofErr w:type="spellStart"/>
      <w:r w:rsidRPr="00066573">
        <w:rPr>
          <w:rFonts w:ascii="Courier New" w:hAnsi="Courier New" w:cs="Courier New"/>
          <w:color w:val="000000"/>
          <w:sz w:val="18"/>
          <w:szCs w:val="18"/>
        </w:rPr>
        <w:t>cycle_loss_</w:t>
      </w:r>
      <w:proofErr w:type="gramStart"/>
      <w:r w:rsidRPr="00066573">
        <w:rPr>
          <w:rFonts w:ascii="Courier New" w:hAnsi="Courier New" w:cs="Courier New"/>
          <w:color w:val="000000"/>
          <w:sz w:val="18"/>
          <w:szCs w:val="18"/>
        </w:rPr>
        <w:t>fn</w:t>
      </w:r>
      <w:proofErr w:type="spellEnd"/>
      <w:r w:rsidRPr="00066573">
        <w:rPr>
          <w:rFonts w:ascii="Courier New" w:hAnsi="Courier New" w:cs="Courier New"/>
          <w:color w:val="000000"/>
          <w:sz w:val="18"/>
          <w:szCs w:val="18"/>
        </w:rPr>
        <w:t>(</w:t>
      </w:r>
      <w:proofErr w:type="gramEnd"/>
      <w:r w:rsidRPr="00066573">
        <w:rPr>
          <w:rFonts w:ascii="Courier New" w:hAnsi="Courier New" w:cs="Courier New"/>
          <w:color w:val="000000"/>
          <w:sz w:val="18"/>
          <w:szCs w:val="18"/>
        </w:rPr>
        <w:t>A, A2B2A)</w:t>
      </w:r>
      <w:r w:rsidRPr="00066573">
        <w:rPr>
          <w:rFonts w:ascii="Courier New" w:hAnsi="Courier New" w:cs="Courier New"/>
          <w:i/>
          <w:color w:val="408080"/>
          <w:sz w:val="18"/>
          <w:szCs w:val="18"/>
        </w:rPr>
        <w:t>#A2B2A is retranslate image.</w:t>
      </w:r>
    </w:p>
    <w:p w14:paraId="17729471" w14:textId="02B0CAB6" w:rsidR="00475372" w:rsidRPr="00EA4CFC" w:rsidRDefault="00475372" w:rsidP="009217CA">
      <w:pPr>
        <w:pStyle w:val="Heading2"/>
      </w:pPr>
      <w:bookmarkStart w:id="236" w:name="_Toc51406948"/>
      <w:r w:rsidRPr="00EA4CFC">
        <w:t>Temporal information</w:t>
      </w:r>
      <w:r w:rsidR="000B2220" w:rsidRPr="00EA4CFC">
        <w:t xml:space="preserve"> </w:t>
      </w:r>
      <w:r w:rsidRPr="00EA4CFC">
        <w:t>Implementation</w:t>
      </w:r>
      <w:bookmarkEnd w:id="236"/>
    </w:p>
    <w:p w14:paraId="08BC8258" w14:textId="10228C44" w:rsidR="005C6856" w:rsidRPr="009F1501" w:rsidRDefault="00A430AE" w:rsidP="00481B8B">
      <w:r w:rsidRPr="00EA4CFC">
        <w:rPr>
          <w:color w:val="FF0000"/>
        </w:rPr>
        <w:t xml:space="preserve">Section 4.4 </w:t>
      </w:r>
      <w:r w:rsidRPr="00EA4CFC">
        <w:t>Discuss</w:t>
      </w:r>
      <w:r w:rsidRPr="009F1501">
        <w:t xml:space="preserve">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9F1501">
        <w:fldChar w:fldCharType="separate"/>
      </w:r>
      <w:r w:rsidR="00BC42C5" w:rsidRPr="00BC42C5">
        <w:rPr>
          <w:noProof/>
        </w:rPr>
        <w:t>[21]</w:t>
      </w:r>
      <w:r w:rsidR="00481B8B" w:rsidRPr="009F1501">
        <w:fldChar w:fldCharType="end"/>
      </w:r>
      <w:r w:rsidR="00481B8B" w:rsidRPr="009F1501">
        <w:t>.</w:t>
      </w:r>
    </w:p>
    <w:p w14:paraId="59F0701A" w14:textId="4F0A1170" w:rsidR="00AC53C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 = G_A2</w:t>
      </w:r>
      <w:proofErr w:type="gramStart"/>
      <w:r w:rsidRPr="00066573">
        <w:rPr>
          <w:rFonts w:ascii="Courier New" w:hAnsi="Courier New" w:cs="Courier New"/>
          <w:color w:val="000000"/>
          <w:sz w:val="20"/>
          <w:szCs w:val="20"/>
        </w:rPr>
        <w:t>B(</w:t>
      </w:r>
      <w:proofErr w:type="gramEnd"/>
      <w:r w:rsidRPr="00066573">
        <w:rPr>
          <w:rFonts w:ascii="Courier New" w:hAnsi="Courier New" w:cs="Courier New"/>
          <w:color w:val="000000"/>
          <w:sz w:val="20"/>
          <w:szCs w:val="20"/>
        </w:rPr>
        <w:t>A,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translated image of current frame.</w:t>
      </w:r>
      <w:r w:rsidRPr="00066573">
        <w:rPr>
          <w:rFonts w:ascii="Courier New" w:hAnsi="Courier New" w:cs="Courier New"/>
          <w:color w:val="000000"/>
          <w:sz w:val="20"/>
          <w:szCs w:val="20"/>
        </w:rPr>
        <w:br/>
        <w:t xml:space="preserve">f = flownet2(A, </w:t>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w:t>
      </w:r>
      <w:r w:rsidRPr="00066573">
        <w:rPr>
          <w:rFonts w:ascii="Courier New" w:hAnsi="Courier New" w:cs="Courier New"/>
          <w:i/>
          <w:color w:val="408080"/>
          <w:sz w:val="20"/>
          <w:szCs w:val="20"/>
        </w:rPr>
        <w:t># compute optical flow between successive frame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 xml:space="preserve"> = A </w:t>
      </w:r>
      <w:r w:rsidRPr="00066573">
        <w:rPr>
          <w:rFonts w:ascii="Courier New" w:hAnsi="Courier New" w:cs="Courier New"/>
          <w:i/>
          <w:color w:val="408080"/>
          <w:sz w:val="20"/>
          <w:szCs w:val="20"/>
        </w:rPr>
        <w:t xml:space="preserve">#set A as previous frame for next iteration. </w:t>
      </w:r>
      <w:r w:rsidRPr="00066573">
        <w:rPr>
          <w:rFonts w:ascii="Courier New" w:hAnsi="Courier New" w:cs="Courier New"/>
          <w:color w:val="000000"/>
          <w:sz w:val="20"/>
          <w:szCs w:val="20"/>
        </w:rPr>
        <w:br/>
      </w:r>
      <w:r w:rsidRPr="00066573">
        <w:rPr>
          <w:rFonts w:ascii="Courier New" w:hAnsi="Courier New" w:cs="Courier New"/>
          <w:color w:val="000000"/>
          <w:sz w:val="20"/>
          <w:szCs w:val="20"/>
        </w:rPr>
        <w:lastRenderedPageBreak/>
        <w:t xml:space="preserve">A2B = </w:t>
      </w:r>
      <w:proofErr w:type="spellStart"/>
      <w:r w:rsidRPr="00066573">
        <w:rPr>
          <w:rFonts w:ascii="Courier New" w:hAnsi="Courier New" w:cs="Courier New"/>
          <w:color w:val="000000"/>
          <w:sz w:val="20"/>
          <w:szCs w:val="20"/>
        </w:rPr>
        <w:t>insertTemporalInformation</w:t>
      </w:r>
      <w:proofErr w:type="spellEnd"/>
      <w:r w:rsidRPr="00066573">
        <w:rPr>
          <w:rFonts w:ascii="Courier New" w:hAnsi="Courier New" w:cs="Courier New"/>
          <w:color w:val="000000"/>
          <w:sz w:val="20"/>
          <w:szCs w:val="20"/>
        </w:rPr>
        <w:t>(A2</w:t>
      </w:r>
      <w:proofErr w:type="gramStart"/>
      <w:r w:rsidRPr="00066573">
        <w:rPr>
          <w:rFonts w:ascii="Courier New" w:hAnsi="Courier New" w:cs="Courier New"/>
          <w:color w:val="000000"/>
          <w:sz w:val="20"/>
          <w:szCs w:val="20"/>
        </w:rPr>
        <w:t>B,f</w:t>
      </w:r>
      <w:proofErr w:type="gramEnd"/>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 xml:space="preserve">#warp next frame using f </w:t>
      </w:r>
      <w:r w:rsidRPr="00066573">
        <w:rPr>
          <w:rFonts w:ascii="Courier New" w:hAnsi="Courier New" w:cs="Courier New"/>
          <w:color w:val="000000"/>
          <w:sz w:val="20"/>
          <w:szCs w:val="20"/>
        </w:rPr>
        <w:br/>
        <w:t xml:space="preserve">A2Bprev = A2B </w:t>
      </w:r>
      <w:r w:rsidRPr="00066573">
        <w:rPr>
          <w:rFonts w:ascii="Courier New" w:hAnsi="Courier New" w:cs="Courier New"/>
          <w:i/>
          <w:color w:val="408080"/>
          <w:sz w:val="20"/>
          <w:szCs w:val="20"/>
        </w:rPr>
        <w:t># for temporal aware discriminator network</w:t>
      </w:r>
    </w:p>
    <w:p w14:paraId="2847A9B1" w14:textId="05C94410" w:rsidR="00DF109C" w:rsidRDefault="00DF109C" w:rsidP="009217CA">
      <w:pPr>
        <w:pStyle w:val="Heading2"/>
      </w:pPr>
      <w:bookmarkStart w:id="237" w:name="_Toc51406949"/>
      <w:r>
        <w:t>Experiment</w:t>
      </w:r>
      <w:r w:rsidR="0096032B">
        <w:t xml:space="preserve"> Class</w:t>
      </w:r>
      <w:bookmarkEnd w:id="237"/>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5EE82EFE" w:rsidR="004378D1" w:rsidRPr="00EA4CFC" w:rsidRDefault="004378D1" w:rsidP="00195153">
      <w:pPr>
        <w:pStyle w:val="Caption"/>
        <w:keepNext/>
        <w:jc w:val="left"/>
        <w:rPr>
          <w:color w:val="auto"/>
          <w:sz w:val="24"/>
          <w:szCs w:val="24"/>
        </w:rPr>
      </w:pPr>
      <w:r w:rsidRPr="00EA4CFC">
        <w:rPr>
          <w:color w:val="auto"/>
          <w:sz w:val="24"/>
          <w:szCs w:val="24"/>
        </w:rPr>
        <w:t xml:space="preserve">Table </w:t>
      </w:r>
      <w:r w:rsidR="005E42A1" w:rsidRPr="00EA4CFC">
        <w:rPr>
          <w:color w:val="auto"/>
          <w:sz w:val="24"/>
          <w:szCs w:val="24"/>
        </w:rPr>
        <w:fldChar w:fldCharType="begin"/>
      </w:r>
      <w:r w:rsidR="005E42A1" w:rsidRPr="00EA4CFC">
        <w:rPr>
          <w:color w:val="auto"/>
          <w:sz w:val="24"/>
          <w:szCs w:val="24"/>
        </w:rPr>
        <w:instrText xml:space="preserve"> SEQ Table \* ARABIC </w:instrText>
      </w:r>
      <w:r w:rsidR="005E42A1" w:rsidRPr="00EA4CFC">
        <w:rPr>
          <w:color w:val="auto"/>
          <w:sz w:val="24"/>
          <w:szCs w:val="24"/>
        </w:rPr>
        <w:fldChar w:fldCharType="separate"/>
      </w:r>
      <w:r w:rsidR="00015C8A" w:rsidRPr="00EA4CFC">
        <w:rPr>
          <w:noProof/>
          <w:color w:val="auto"/>
          <w:sz w:val="24"/>
          <w:szCs w:val="24"/>
        </w:rPr>
        <w:t>6</w:t>
      </w:r>
      <w:r w:rsidR="005E42A1" w:rsidRPr="00EA4CFC">
        <w:rPr>
          <w:color w:val="auto"/>
          <w:sz w:val="24"/>
          <w:szCs w:val="24"/>
        </w:rPr>
        <w:fldChar w:fldCharType="end"/>
      </w:r>
      <w:r w:rsidRPr="00EA4CFC">
        <w:rPr>
          <w:color w:val="auto"/>
          <w:sz w:val="24"/>
          <w:szCs w:val="24"/>
        </w:rPr>
        <w:t xml:space="preserve"> list</w:t>
      </w:r>
      <w:r w:rsidR="009D5AEE" w:rsidRPr="00EA4CFC">
        <w:rPr>
          <w:color w:val="auto"/>
          <w:sz w:val="24"/>
          <w:szCs w:val="24"/>
        </w:rPr>
        <w:t>s</w:t>
      </w:r>
      <w:r w:rsidRPr="00EA4CFC">
        <w:rPr>
          <w:color w:val="auto"/>
          <w:sz w:val="24"/>
          <w:szCs w:val="24"/>
        </w:rP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proofErr w:type="spellStart"/>
            <w:r w:rsidR="00636BD7">
              <w:rPr>
                <w:sz w:val="23"/>
                <w:szCs w:val="23"/>
              </w:rPr>
              <w:t>EfficientNET</w:t>
            </w:r>
            <w:proofErr w:type="spellEnd"/>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38" w:name="_Toc51406950"/>
      <w:r w:rsidRPr="0006059C">
        <w:t>Evaluation</w:t>
      </w:r>
      <w:r w:rsidR="000C2740" w:rsidRPr="0006059C">
        <w:t>, Results, and Discussion</w:t>
      </w:r>
      <w:bookmarkStart w:id="239" w:name="_Toc44462758"/>
      <w:bookmarkStart w:id="240" w:name="_Toc44644550"/>
      <w:bookmarkStart w:id="241" w:name="_Toc44647403"/>
      <w:bookmarkStart w:id="242" w:name="_Toc46593361"/>
      <w:bookmarkStart w:id="243" w:name="_Toc46593434"/>
      <w:bookmarkStart w:id="244" w:name="_Toc46600154"/>
      <w:bookmarkStart w:id="245" w:name="_Toc46600230"/>
      <w:bookmarkStart w:id="246" w:name="_Toc46601459"/>
      <w:bookmarkStart w:id="247" w:name="_Toc46601596"/>
      <w:bookmarkStart w:id="248" w:name="_Toc46746857"/>
      <w:bookmarkStart w:id="249" w:name="_Toc47207638"/>
      <w:bookmarkStart w:id="250" w:name="_Toc47231550"/>
      <w:bookmarkStart w:id="251" w:name="_Toc48646342"/>
      <w:bookmarkStart w:id="252" w:name="_Toc48646436"/>
      <w:bookmarkStart w:id="253" w:name="_Toc50399199"/>
      <w:bookmarkStart w:id="254" w:name="_Toc5039927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p>
    <w:p w14:paraId="6C366B95" w14:textId="3B9D0157" w:rsidR="005E7E91" w:rsidRPr="0006059C" w:rsidRDefault="005E7E91" w:rsidP="009217CA">
      <w:pPr>
        <w:pStyle w:val="Heading2"/>
      </w:pPr>
      <w:bookmarkStart w:id="255" w:name="_Toc51406951"/>
      <w:r w:rsidRPr="0006059C">
        <w:t>Overview</w:t>
      </w:r>
      <w:bookmarkEnd w:id="255"/>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5359EFBB"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217CA">
      <w:pPr>
        <w:pStyle w:val="Heading2"/>
      </w:pPr>
      <w:bookmarkStart w:id="256" w:name="_Toc51406952"/>
      <w:r w:rsidRPr="0006059C">
        <w:t xml:space="preserve">Video to </w:t>
      </w:r>
      <w:r w:rsidRPr="009F5C6E">
        <w:t>video</w:t>
      </w:r>
      <w:r w:rsidRPr="0006059C">
        <w:t xml:space="preserve"> Translation</w:t>
      </w:r>
      <w:bookmarkEnd w:id="256"/>
    </w:p>
    <w:p w14:paraId="5C0E3ED6" w14:textId="7862614E"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 xml:space="preserve">Table </w:t>
      </w:r>
      <w:r w:rsidR="00784714">
        <w:rPr>
          <w:color w:val="FF0000"/>
        </w:rPr>
        <w:t>6</w:t>
      </w:r>
      <w:r w:rsidR="002E05D7" w:rsidRPr="002E05D7">
        <w:t xml:space="preserve"> below</w:t>
      </w:r>
    </w:p>
    <w:p w14:paraId="62415684" w14:textId="5B9899A2" w:rsidR="002F6995" w:rsidRPr="00465806" w:rsidRDefault="002F6995" w:rsidP="00836C21">
      <w:pPr>
        <w:pStyle w:val="Heading3"/>
      </w:pPr>
      <w:bookmarkStart w:id="257" w:name="_Toc51406953"/>
      <w:r w:rsidRPr="00465806">
        <w:t>Flower to flower</w:t>
      </w:r>
      <w:bookmarkEnd w:id="257"/>
      <w:r w:rsidRPr="00465806">
        <w:t xml:space="preserve"> </w:t>
      </w:r>
    </w:p>
    <w:p w14:paraId="3E298E0E" w14:textId="047783B8"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00F84749">
        <w:rPr>
          <w:color w:val="FF0000"/>
        </w:rPr>
        <w:t>-1</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w:t>
      </w:r>
    </w:p>
    <w:p w14:paraId="4E7D0AA6" w14:textId="04937311" w:rsidR="00644015" w:rsidRPr="00EA4CFC" w:rsidRDefault="00644015" w:rsidP="00644015">
      <w:pPr>
        <w:pStyle w:val="Caption"/>
        <w:keepNext/>
        <w:rPr>
          <w:color w:val="auto"/>
          <w:sz w:val="24"/>
          <w:szCs w:val="24"/>
        </w:rPr>
      </w:pPr>
      <w:r w:rsidRPr="00EA4CFC">
        <w:rPr>
          <w:color w:val="auto"/>
          <w:sz w:val="24"/>
          <w:szCs w:val="24"/>
        </w:rPr>
        <w:lastRenderedPageBreak/>
        <w:t xml:space="preserve">Table </w:t>
      </w:r>
      <w:r w:rsidRPr="00EA4CFC">
        <w:rPr>
          <w:color w:val="auto"/>
          <w:sz w:val="24"/>
          <w:szCs w:val="24"/>
        </w:rPr>
        <w:fldChar w:fldCharType="begin"/>
      </w:r>
      <w:r w:rsidRPr="00EA4CFC">
        <w:rPr>
          <w:color w:val="auto"/>
          <w:sz w:val="24"/>
          <w:szCs w:val="24"/>
        </w:rPr>
        <w:instrText xml:space="preserve"> SEQ Table \* ARABIC </w:instrText>
      </w:r>
      <w:r w:rsidRPr="00EA4CFC">
        <w:rPr>
          <w:color w:val="auto"/>
          <w:sz w:val="24"/>
          <w:szCs w:val="24"/>
        </w:rPr>
        <w:fldChar w:fldCharType="separate"/>
      </w:r>
      <w:r w:rsidR="00015C8A" w:rsidRPr="00EA4CFC">
        <w:rPr>
          <w:noProof/>
          <w:color w:val="auto"/>
          <w:sz w:val="24"/>
          <w:szCs w:val="24"/>
        </w:rPr>
        <w:t>7</w:t>
      </w:r>
      <w:r w:rsidRPr="00EA4CFC">
        <w:rPr>
          <w:color w:val="auto"/>
          <w:sz w:val="24"/>
          <w:szCs w:val="24"/>
        </w:rPr>
        <w:fldChar w:fldCharType="end"/>
      </w:r>
      <w:r w:rsidRPr="00EA4CFC">
        <w:rPr>
          <w:color w:val="auto"/>
          <w:sz w:val="24"/>
          <w:szCs w:val="24"/>
        </w:rPr>
        <w:t xml:space="preserve"> IS score and </w:t>
      </w:r>
      <w:r w:rsidR="00E71545">
        <w:rPr>
          <w:color w:val="auto"/>
          <w:sz w:val="24"/>
          <w:szCs w:val="24"/>
        </w:rPr>
        <w:t>Human evaluation study</w:t>
      </w:r>
      <w:r w:rsidRPr="00EA4CFC">
        <w:rPr>
          <w:color w:val="auto"/>
          <w:sz w:val="24"/>
          <w:szCs w:val="24"/>
        </w:rPr>
        <w:t xml:space="preserve"> </w:t>
      </w:r>
      <w:r w:rsidR="00EA4CFC" w:rsidRPr="00EA4CFC">
        <w:rPr>
          <w:color w:val="auto"/>
          <w:sz w:val="24"/>
          <w:szCs w:val="24"/>
        </w:rPr>
        <w:t>Result on</w:t>
      </w:r>
      <w:r w:rsidRPr="00EA4CFC">
        <w:rPr>
          <w:color w:val="auto"/>
          <w:sz w:val="24"/>
          <w:szCs w:val="24"/>
        </w:rPr>
        <w:t xml:space="preserve"> 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2D9EDB6F" w:rsidR="00B7757A" w:rsidRDefault="00E71545" w:rsidP="00A3367A">
            <w:pPr>
              <w:jc w:val="center"/>
            </w:pPr>
            <w:r>
              <w:t xml:space="preserve">Human evaluation </w:t>
            </w:r>
            <w:r w:rsidR="00B7757A">
              <w:t>study</w:t>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644015">
            <w:pPr>
              <w:keepNext/>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644015">
            <w:pPr>
              <w:keepNext/>
              <w:rPr>
                <w:noProof/>
              </w:rPr>
            </w:pPr>
          </w:p>
        </w:tc>
      </w:tr>
    </w:tbl>
    <w:p w14:paraId="7DBCBBC6" w14:textId="65BD1EC3" w:rsidR="00644015" w:rsidRPr="00EA4CFC" w:rsidRDefault="00644015" w:rsidP="00644015">
      <w:pPr>
        <w:pStyle w:val="Caption"/>
        <w:framePr w:w="9282" w:hSpace="180" w:wrap="around" w:vAnchor="text" w:hAnchor="text" w:y="6027"/>
        <w:suppressOverlap/>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 (from</w:t>
      </w:r>
      <w:r w:rsidR="008935BC" w:rsidRPr="00EA4CFC">
        <w:rPr>
          <w:color w:val="auto"/>
          <w:sz w:val="24"/>
          <w:szCs w:val="24"/>
        </w:rPr>
        <w:t xml:space="preserve"> A to B</w:t>
      </w:r>
      <w:r w:rsidRPr="00EA4CFC">
        <w:rPr>
          <w:color w:val="auto"/>
          <w:sz w:val="24"/>
          <w:szCs w:val="24"/>
        </w:rPr>
        <w:t>)</w:t>
      </w:r>
    </w:p>
    <w:p w14:paraId="232217DC" w14:textId="609323D7" w:rsidR="00644015" w:rsidRDefault="00644015" w:rsidP="00C141B9">
      <w:r w:rsidRPr="005A5086">
        <w:t xml:space="preserve">The translated flower in each target field retains a continuity for much of the time, with input flower at </w:t>
      </w:r>
      <w:r>
        <w:t xml:space="preserve">a </w:t>
      </w:r>
      <w:r w:rsidRPr="005A5086">
        <w:t>different domain.</w:t>
      </w:r>
      <w:r>
        <w:t xml:space="preserve"> </w:t>
      </w:r>
      <w:r w:rsidRPr="00A450FF">
        <w:rPr>
          <w:color w:val="FF0000"/>
          <w:highlight w:val="yellow"/>
        </w:rPr>
        <w:t xml:space="preserve">Table </w:t>
      </w:r>
      <w:r w:rsidR="0065682A">
        <w:rPr>
          <w:color w:val="FF0000"/>
        </w:rPr>
        <w:t>7</w:t>
      </w:r>
      <w:r w:rsidRPr="00A450FF">
        <w:rPr>
          <w:color w:val="FF0000"/>
        </w:rPr>
        <w:t xml:space="preserve"> </w:t>
      </w:r>
      <w:r>
        <w:t xml:space="preserve">shows the inception score of experimental runs of the network. The IS result clearly shows this thesis work advantages over Cycle-GAN(CC) and Cycle-GAN with Feature preserving loss (CC+CP), due to the improvements of video continuity and stability brought by the spatial-temporal constraint.  As </w:t>
      </w:r>
      <w:r w:rsidRPr="00B7757A">
        <w:rPr>
          <w:highlight w:val="yellow"/>
        </w:rPr>
        <w:t>show</w:t>
      </w:r>
      <w:r>
        <w:rPr>
          <w:highlight w:val="yellow"/>
        </w:rPr>
        <w:t>n</w:t>
      </w:r>
      <w:r w:rsidRPr="00B7757A">
        <w:rPr>
          <w:highlight w:val="yellow"/>
        </w:rPr>
        <w:t xml:space="preserve"> </w:t>
      </w:r>
      <w:r>
        <w:rPr>
          <w:highlight w:val="yellow"/>
        </w:rPr>
        <w:t xml:space="preserve">on </w:t>
      </w:r>
      <w:r w:rsidRPr="00B7757A">
        <w:rPr>
          <w:color w:val="FF0000"/>
          <w:highlight w:val="yellow"/>
        </w:rPr>
        <w:t>Figure</w:t>
      </w:r>
      <w:r w:rsidR="00F84749">
        <w:rPr>
          <w:color w:val="FF0000"/>
          <w:highlight w:val="yellow"/>
        </w:rPr>
        <w:t xml:space="preserve"> 6-1</w:t>
      </w:r>
      <w:r w:rsidRPr="00B7757A">
        <w:rPr>
          <w:highlight w:val="yellow"/>
        </w:rPr>
        <w:t xml:space="preserve"> Even if Temporal Continuity can be preserved by this work (CC+CP+TD)</w:t>
      </w:r>
      <w:r>
        <w:rPr>
          <w:highlight w:val="yellow"/>
        </w:rPr>
        <w:t>, it contains a lot of artifacts because</w:t>
      </w:r>
      <w:r w:rsidRPr="00B7757A">
        <w:rPr>
          <w:highlight w:val="yellow"/>
        </w:rPr>
        <w:t xml:space="preserve"> it </w:t>
      </w:r>
      <w:r w:rsidRPr="00B7757A">
        <w:rPr>
          <w:highlight w:val="yellow"/>
        </w:rPr>
        <w:lastRenderedPageBreak/>
        <w:t>does not really have much weight changes</w:t>
      </w:r>
      <w:r>
        <w:rPr>
          <w:highlight w:val="yellow"/>
        </w:rPr>
        <w:t xml:space="preserve"> after some epochs</w:t>
      </w:r>
      <w:r w:rsidRPr="00B7757A">
        <w:rPr>
          <w:highlight w:val="yellow"/>
        </w:rPr>
        <w:t xml:space="preserve"> due to </w:t>
      </w:r>
      <w:r>
        <w:rPr>
          <w:highlight w:val="yellow"/>
        </w:rPr>
        <w:t xml:space="preserve">the </w:t>
      </w:r>
      <w:r w:rsidRPr="00B7757A">
        <w:rPr>
          <w:highlight w:val="yellow"/>
        </w:rPr>
        <w:t xml:space="preserve">vanishing gradient problem (meaning the gradient becomes very low-approximate to zero) so any gradient update does almost nothing in </w:t>
      </w:r>
      <w:r>
        <w:t>backpropagation.</w:t>
      </w:r>
    </w:p>
    <w:tbl>
      <w:tblPr>
        <w:tblStyle w:val="TableGrid"/>
        <w:tblpPr w:leftFromText="180" w:rightFromText="180" w:vertAnchor="text" w:horzAnchor="margin" w:tblpY="91"/>
        <w:tblW w:w="965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B54BE7">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365BC05E" w:rsidR="00F23AA8" w:rsidRDefault="0093105E" w:rsidP="00F23AA8">
            <w:pPr>
              <w:ind w:left="113" w:right="113"/>
            </w:pPr>
            <w:r>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B54BE7">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B54BE7">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B54BE7">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93105E">
            <w:pPr>
              <w:keepNext/>
              <w:rPr>
                <w:noProof/>
              </w:rPr>
            </w:pPr>
          </w:p>
        </w:tc>
      </w:tr>
    </w:tbl>
    <w:p w14:paraId="6C2E165A" w14:textId="3E5C11D4" w:rsidR="0093105E" w:rsidRPr="00EA4CFC" w:rsidRDefault="0093105E" w:rsidP="00B00719">
      <w:pPr>
        <w:pStyle w:val="Caption"/>
        <w:framePr w:w="9169" w:hSpace="180" w:wrap="around" w:vAnchor="text" w:hAnchor="page" w:x="1710" w:y="6098"/>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w:t>
      </w:r>
      <w:r w:rsidR="00B00719" w:rsidRPr="00EA4CFC">
        <w:rPr>
          <w:color w:val="auto"/>
          <w:sz w:val="24"/>
          <w:szCs w:val="24"/>
        </w:rPr>
        <w:t xml:space="preserve"> (from B to A)</w:t>
      </w:r>
    </w:p>
    <w:p w14:paraId="0EC09E02" w14:textId="77777777" w:rsidR="00644015" w:rsidRDefault="00644015" w:rsidP="00370F7F">
      <w:pPr>
        <w:rPr>
          <w:rStyle w:val="Heading4Char"/>
        </w:rPr>
      </w:pPr>
    </w:p>
    <w:p w14:paraId="40FF82DD" w14:textId="31651AC4" w:rsidR="00370F7F" w:rsidRPr="004F040D" w:rsidRDefault="00370F7F" w:rsidP="00370F7F">
      <w:pPr>
        <w:rPr>
          <w:rFonts w:asciiTheme="majorHAnsi" w:eastAsiaTheme="majorEastAsia" w:hAnsiTheme="majorHAnsi" w:cstheme="majorBidi"/>
          <w:i/>
          <w:iCs/>
        </w:rPr>
      </w:pPr>
      <w:r w:rsidRPr="004F040D">
        <w:rPr>
          <w:rStyle w:val="Heading4Char"/>
        </w:rPr>
        <w:t>Observation</w:t>
      </w:r>
    </w:p>
    <w:p w14:paraId="5BB7C4C1" w14:textId="2C566C8F" w:rsidR="00F23AA8" w:rsidRDefault="004F15E6" w:rsidP="00D47498">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5950B2DD" w:rsidR="00633C5F" w:rsidRDefault="00CC0DBE" w:rsidP="00D47498">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 xml:space="preserve">figure </w:t>
      </w:r>
      <w:r w:rsidR="00E96A19">
        <w:rPr>
          <w:color w:val="FF0000"/>
          <w:highlight w:val="yellow"/>
        </w:rPr>
        <w:t>6-3</w:t>
      </w:r>
      <w:r w:rsidRPr="00CC0DBE">
        <w:rPr>
          <w:color w:val="FF0000"/>
          <w:highlight w:val="yellow"/>
        </w:rPr>
        <w:t>,</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generators are known as false or, in other words, the discriminator network quickly bits the 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07EAA3ED" w:rsidR="00872755" w:rsidRPr="000F7F7C" w:rsidRDefault="00872755" w:rsidP="00D47498">
      <w:pPr>
        <w:pStyle w:val="ListParagraph"/>
      </w:pPr>
      <w:r>
        <w:lastRenderedPageBreak/>
        <w:t>Even</w:t>
      </w:r>
      <w:r w:rsidR="0095164E">
        <w:t xml:space="preserve"> </w:t>
      </w:r>
      <w:r>
        <w:t xml:space="preserve">though the Inception score of CC+CP </w:t>
      </w:r>
      <w:r w:rsidR="00265C05">
        <w:t xml:space="preserve">outperform </w:t>
      </w:r>
      <w:r>
        <w:t>va</w:t>
      </w:r>
      <w:r w:rsidR="0095164E">
        <w:t>nil</w:t>
      </w:r>
      <w:r>
        <w:t xml:space="preserve">la cycle </w:t>
      </w:r>
      <w:proofErr w:type="spellStart"/>
      <w:r>
        <w:t>gan</w:t>
      </w:r>
      <w:proofErr w:type="spellEnd"/>
      <w:r>
        <w:t xml:space="preserve"> CC </w:t>
      </w:r>
      <w:r w:rsidR="00E71545">
        <w:t>Human evaluation study</w:t>
      </w:r>
      <w:r>
        <w:t xml:space="preserve"> present</w:t>
      </w:r>
      <w:r w:rsidR="00E96A19">
        <w:t>s</w:t>
      </w:r>
      <w:r>
        <w:t xml:space="preserve"> CC </w:t>
      </w:r>
      <w:r w:rsidR="00265C05">
        <w:t>excel</w:t>
      </w:r>
      <w:r>
        <w:t xml:space="preserve"> CC+CP</w:t>
      </w:r>
      <w:r w:rsidR="00265C05">
        <w:t>.</w:t>
      </w:r>
      <w:r>
        <w:t xml:space="preserve"> </w:t>
      </w:r>
    </w:p>
    <w:p w14:paraId="015A56FE" w14:textId="3C337D60" w:rsidR="000F7F7C" w:rsidRDefault="00232294" w:rsidP="00D47498">
      <w:pPr>
        <w:pStyle w:val="ListParagraph"/>
      </w:pPr>
      <w:r>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0F8AD4C2" w:rsidR="008B293A" w:rsidRPr="00A77ED4" w:rsidRDefault="008B293A" w:rsidP="008B293A">
      <w:pPr>
        <w:ind w:left="360"/>
      </w:pPr>
      <w:r w:rsidRPr="00A77ED4">
        <w:t>Vanishing gradient and gradient explosion problem minimized by applying gradient penalty to the discriminator network. Using the gradient penalty improves the quality of the generated output</w:t>
      </w:r>
      <w:r w:rsidR="00AA00A0" w:rsidRPr="00A77ED4">
        <w:t xml:space="preserve"> </w:t>
      </w:r>
      <w:r w:rsidR="00AA00A0" w:rsidRPr="00A77ED4">
        <w:t>as shown in figure 6-4 below</w:t>
      </w:r>
      <w:r w:rsidRPr="00A77ED4">
        <w:t xml:space="preserve">. (in a </w:t>
      </w:r>
      <w:r w:rsidR="007C1883" w:rsidRPr="00A77ED4">
        <w:t xml:space="preserve">result </w:t>
      </w:r>
      <w:r w:rsidR="00E71545" w:rsidRPr="00A77ED4">
        <w:t>Human evaluation study</w:t>
      </w:r>
      <w:r w:rsidRPr="00A77ED4">
        <w:t xml:space="preserve"> and Inception score</w:t>
      </w:r>
      <w:r w:rsidR="007C1883" w:rsidRPr="00A77ED4">
        <w:t xml:space="preserve"> experiment </w:t>
      </w:r>
      <w:r w:rsidRPr="00A77ED4">
        <w:t>the gradient penalty not included</w:t>
      </w:r>
      <w:r w:rsidR="007C1883" w:rsidRPr="00A77ED4">
        <w:t xml:space="preserve"> for a fair comparison</w:t>
      </w:r>
      <w:r w:rsidRPr="00A77ED4">
        <w:t>)</w:t>
      </w:r>
    </w:p>
    <w:tbl>
      <w:tblPr>
        <w:tblStyle w:val="TableGrid"/>
        <w:tblW w:w="9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360"/>
      </w:tblGrid>
      <w:tr w:rsidR="007142DD" w14:paraId="63445BB2" w14:textId="77777777" w:rsidTr="00C253D0">
        <w:trPr>
          <w:cantSplit/>
          <w:trHeight w:val="3770"/>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1058D0E4"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07169B3F">
                  <wp:extent cx="5869172" cy="20885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extLst>
                              <a:ext uri="{28A0092B-C50C-407E-A947-70E740481C1C}">
                                <a14:useLocalDpi xmlns:a14="http://schemas.microsoft.com/office/drawing/2010/main" val="0"/>
                              </a:ext>
                            </a:extLst>
                          </a:blip>
                          <a:srcRect l="923" r="-923"/>
                          <a:stretch/>
                        </pic:blipFill>
                        <pic:spPr bwMode="auto">
                          <a:xfrm>
                            <a:off x="0" y="0"/>
                            <a:ext cx="5878850" cy="2091959"/>
                          </a:xfrm>
                          <a:prstGeom prst="rect">
                            <a:avLst/>
                          </a:prstGeom>
                          <a:ln>
                            <a:noFill/>
                          </a:ln>
                          <a:extLst>
                            <a:ext uri="{53640926-AAD7-44D8-BBD7-CCE9431645EC}">
                              <a14:shadowObscured xmlns:a14="http://schemas.microsoft.com/office/drawing/2010/main"/>
                            </a:ext>
                          </a:extLst>
                        </pic:spPr>
                      </pic:pic>
                    </a:graphicData>
                  </a:graphic>
                </wp:inline>
              </w:drawing>
            </w:r>
            <w:r w:rsidRPr="00F733B6">
              <w:rPr>
                <w:rFonts w:eastAsiaTheme="majorEastAsia"/>
                <w:b/>
                <w:sz w:val="18"/>
                <w:szCs w:val="18"/>
              </w:rPr>
              <w:t>N</w:t>
            </w:r>
            <w:r w:rsidRPr="00F733B6">
              <w:rPr>
                <w:sz w:val="18"/>
                <w:szCs w:val="18"/>
              </w:rPr>
              <w:t>umber of examples</w:t>
            </w:r>
            <w:r>
              <w:rPr>
                <w:noProof/>
              </w:rPr>
              <w:t xml:space="preserve"> </w:t>
            </w:r>
          </w:p>
        </w:tc>
      </w:tr>
      <w:tr w:rsidR="007142DD" w14:paraId="7B39D588" w14:textId="77777777" w:rsidTr="00C253D0">
        <w:trPr>
          <w:cantSplit/>
          <w:trHeight w:val="3671"/>
        </w:trPr>
        <w:tc>
          <w:tcPr>
            <w:tcW w:w="445" w:type="dxa"/>
            <w:textDirection w:val="btLr"/>
            <w:vAlign w:val="center"/>
          </w:tcPr>
          <w:p w14:paraId="6069BB26" w14:textId="33ACE409"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39E2080C"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7978F860">
                  <wp:extent cx="5868670" cy="20846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769" t="-8" r="-769" b="-8"/>
                          <a:stretch/>
                        </pic:blipFill>
                        <pic:spPr bwMode="auto">
                          <a:xfrm>
                            <a:off x="0" y="0"/>
                            <a:ext cx="5943411" cy="2111233"/>
                          </a:xfrm>
                          <a:prstGeom prst="rect">
                            <a:avLst/>
                          </a:prstGeom>
                          <a:ln>
                            <a:noFill/>
                          </a:ln>
                          <a:extLst>
                            <a:ext uri="{53640926-AAD7-44D8-BBD7-CCE9431645EC}">
                              <a14:shadowObscured xmlns:a14="http://schemas.microsoft.com/office/drawing/2010/main"/>
                            </a:ext>
                          </a:extLst>
                        </pic:spPr>
                      </pic:pic>
                    </a:graphicData>
                  </a:graphic>
                </wp:inline>
              </w:drawing>
            </w:r>
            <w:r w:rsidRPr="00633C5F">
              <w:rPr>
                <w:noProof/>
                <w:sz w:val="18"/>
                <w:szCs w:val="18"/>
              </w:rPr>
              <w:t>Number of examples</w:t>
            </w:r>
          </w:p>
        </w:tc>
      </w:tr>
      <w:tr w:rsidR="00633C5F" w14:paraId="659A9766" w14:textId="77777777" w:rsidTr="00C253D0">
        <w:tc>
          <w:tcPr>
            <w:tcW w:w="9805" w:type="dxa"/>
            <w:gridSpan w:val="2"/>
          </w:tcPr>
          <w:p w14:paraId="1D4B76FB" w14:textId="161D0C5C"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0ED1A432" w:rsidR="004F040D" w:rsidRPr="004F040D" w:rsidRDefault="00633C5F" w:rsidP="00F22378">
            <w:pPr>
              <w:keepNext/>
              <w:jc w:val="center"/>
              <w:rPr>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6EDEAACE" w14:textId="03758B1B" w:rsidR="00E81976" w:rsidRPr="00032052" w:rsidRDefault="00F22378" w:rsidP="00F22378">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32052">
        <w:rPr>
          <w:color w:val="auto"/>
          <w:sz w:val="24"/>
          <w:szCs w:val="24"/>
        </w:rPr>
        <w:t xml:space="preserve"> weight Vanishing problem on CC+CP+TD</w:t>
      </w:r>
    </w:p>
    <w:tbl>
      <w:tblPr>
        <w:tblStyle w:val="TableGrid"/>
        <w:tblW w:w="9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9135"/>
      </w:tblGrid>
      <w:tr w:rsidR="00C253D0" w14:paraId="10E950AD" w14:textId="77777777" w:rsidTr="009D2E00">
        <w:trPr>
          <w:cantSplit/>
          <w:trHeight w:val="1889"/>
        </w:trPr>
        <w:tc>
          <w:tcPr>
            <w:tcW w:w="648" w:type="dxa"/>
            <w:textDirection w:val="btLr"/>
          </w:tcPr>
          <w:p w14:paraId="21A62E06" w14:textId="0874339C" w:rsidR="00C253D0" w:rsidRDefault="00365772" w:rsidP="00365772">
            <w:pPr>
              <w:ind w:right="113"/>
              <w:jc w:val="center"/>
            </w:pPr>
            <w:r>
              <w:lastRenderedPageBreak/>
              <w:t>Output result</w:t>
            </w:r>
          </w:p>
          <w:p w14:paraId="26FA35AC" w14:textId="34CD8F83" w:rsidR="00C253D0" w:rsidRPr="00E81976" w:rsidRDefault="00C253D0" w:rsidP="00E81976"/>
        </w:tc>
        <w:tc>
          <w:tcPr>
            <w:tcW w:w="8977" w:type="dxa"/>
          </w:tcPr>
          <w:p w14:paraId="67E9D6FB" w14:textId="6BBD84E9" w:rsidR="00C253D0" w:rsidRDefault="00C253D0" w:rsidP="00781389">
            <w:pPr>
              <w:keepNext/>
              <w:jc w:val="center"/>
            </w:pPr>
            <w:r>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14:paraId="49FFB5F1" w14:textId="77777777" w:rsidTr="009D2E00">
        <w:trPr>
          <w:cantSplit/>
          <w:trHeight w:val="1889"/>
        </w:trPr>
        <w:tc>
          <w:tcPr>
            <w:tcW w:w="648" w:type="dxa"/>
            <w:vMerge w:val="restart"/>
            <w:textDirection w:val="btLr"/>
            <w:vAlign w:val="center"/>
          </w:tcPr>
          <w:p w14:paraId="4F5B234D" w14:textId="77777777" w:rsidR="00F02536" w:rsidRPr="00365772" w:rsidRDefault="00F02536" w:rsidP="00F02536">
            <w:pPr>
              <w:ind w:right="113"/>
              <w:jc w:val="center"/>
            </w:pPr>
            <w:r w:rsidRPr="00365772">
              <w:rPr>
                <w:rFonts w:eastAsiaTheme="majorEastAsia"/>
                <w:b/>
              </w:rPr>
              <w:t>l</w:t>
            </w:r>
            <w:r w:rsidRPr="00365772">
              <w:t>oss</w:t>
            </w:r>
          </w:p>
          <w:p w14:paraId="0E98A2F3" w14:textId="19A119E8" w:rsidR="00F02536" w:rsidRDefault="00F02536" w:rsidP="00F02536">
            <w:pPr>
              <w:ind w:right="113"/>
            </w:pPr>
          </w:p>
        </w:tc>
        <w:tc>
          <w:tcPr>
            <w:tcW w:w="8977" w:type="dxa"/>
          </w:tcPr>
          <w:p w14:paraId="10AFF968" w14:textId="41D56B1F" w:rsidR="00F02536" w:rsidRDefault="00F02536" w:rsidP="00781389">
            <w:pPr>
              <w:keepNext/>
              <w:jc w:val="center"/>
              <w:rPr>
                <w:noProof/>
              </w:rPr>
            </w:pPr>
            <w:r>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BEBA8EAE-BF5A-486C-A8C5-ECC9F3942E4B}">
                                <a14:imgProps xmlns:a14="http://schemas.microsoft.com/office/drawing/2010/main">
                                  <a14:imgLayer r:embed="rId6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14:paraId="70A62A40" w14:textId="77777777" w:rsidTr="009D2E00">
        <w:trPr>
          <w:cantSplit/>
          <w:trHeight w:val="1889"/>
        </w:trPr>
        <w:tc>
          <w:tcPr>
            <w:tcW w:w="648" w:type="dxa"/>
            <w:vMerge/>
            <w:textDirection w:val="btLr"/>
            <w:vAlign w:val="center"/>
          </w:tcPr>
          <w:p w14:paraId="3B828392" w14:textId="4456C1F1" w:rsidR="00F02536" w:rsidRDefault="00F02536" w:rsidP="00F02536">
            <w:pPr>
              <w:ind w:right="113"/>
              <w:jc w:val="center"/>
            </w:pPr>
          </w:p>
        </w:tc>
        <w:tc>
          <w:tcPr>
            <w:tcW w:w="8977" w:type="dxa"/>
          </w:tcPr>
          <w:p w14:paraId="18FE58ED" w14:textId="2F3C068D" w:rsidR="00F02536" w:rsidRDefault="00F02536" w:rsidP="00781389">
            <w:pPr>
              <w:keepNext/>
              <w:jc w:val="center"/>
              <w:rPr>
                <w:noProof/>
              </w:rPr>
            </w:pPr>
            <w:r>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BEBA8EAE-BF5A-486C-A8C5-ECC9F3942E4B}">
                                <a14:imgProps xmlns:a14="http://schemas.microsoft.com/office/drawing/2010/main">
                                  <a14:imgLayer r:embed="rId6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14:paraId="4E51B4E5" w14:textId="77777777" w:rsidTr="009D2E00">
        <w:trPr>
          <w:cantSplit/>
          <w:trHeight w:val="341"/>
        </w:trPr>
        <w:tc>
          <w:tcPr>
            <w:tcW w:w="9625" w:type="dxa"/>
            <w:gridSpan w:val="2"/>
          </w:tcPr>
          <w:p w14:paraId="56A68BE5" w14:textId="41477DFA" w:rsidR="00F02536" w:rsidRDefault="00F02536" w:rsidP="00781389">
            <w:pPr>
              <w:keepNext/>
              <w:jc w:val="center"/>
              <w:rPr>
                <w:noProof/>
              </w:rPr>
            </w:pPr>
            <w:r w:rsidRPr="00633C5F">
              <w:rPr>
                <w:noProof/>
                <w:sz w:val="18"/>
                <w:szCs w:val="18"/>
              </w:rPr>
              <w:t>Number of examples</w:t>
            </w:r>
          </w:p>
        </w:tc>
      </w:tr>
    </w:tbl>
    <w:p w14:paraId="089A2D03" w14:textId="74F654A5" w:rsidR="005B675D" w:rsidRPr="005B675D" w:rsidRDefault="00781389" w:rsidP="005B675D">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32052">
        <w:rPr>
          <w:color w:val="auto"/>
          <w:sz w:val="24"/>
          <w:szCs w:val="24"/>
        </w:rPr>
        <w:t xml:space="preserve"> CC+CP+TD with gradient </w:t>
      </w:r>
      <w:r w:rsidR="00032052" w:rsidRPr="00032052">
        <w:rPr>
          <w:color w:val="auto"/>
          <w:sz w:val="24"/>
          <w:szCs w:val="24"/>
        </w:rPr>
        <w:t>penalty</w:t>
      </w:r>
      <w:bookmarkStart w:id="258" w:name="_Toc51406954"/>
    </w:p>
    <w:p w14:paraId="2FDC102D" w14:textId="3E0CB575" w:rsidR="00611134" w:rsidRDefault="00611134" w:rsidP="00836C21">
      <w:pPr>
        <w:pStyle w:val="Heading3"/>
        <w:numPr>
          <w:ilvl w:val="2"/>
          <w:numId w:val="43"/>
        </w:numPr>
      </w:pPr>
      <w:r>
        <w:t>Sunset to Day</w:t>
      </w:r>
      <w:bookmarkEnd w:id="258"/>
    </w:p>
    <w:p w14:paraId="72F61C9B" w14:textId="47CEFC3C"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 xml:space="preserve">same </w:t>
      </w:r>
      <w:r w:rsidR="00A35742">
        <w:t xml:space="preserve">training </w:t>
      </w:r>
      <w:r w:rsidRPr="00EE38F5">
        <w:t>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more focus on the video quality improvements shown in </w:t>
      </w:r>
      <w:r w:rsidR="00134F16" w:rsidRPr="002E05D7">
        <w:rPr>
          <w:color w:val="FF0000"/>
          <w:highlight w:val="yellow"/>
        </w:rPr>
        <w:t xml:space="preserve">Fig. </w:t>
      </w:r>
      <w:r w:rsidR="002E05D7" w:rsidRPr="002E05D7">
        <w:rPr>
          <w:color w:val="FF0000"/>
          <w:highlight w:val="yellow"/>
        </w:rPr>
        <w:t>xxx</w:t>
      </w:r>
      <w:r w:rsidR="00134F16" w:rsidRPr="002E05D7">
        <w:rPr>
          <w:color w:val="FF0000"/>
          <w:highlight w:val="yellow"/>
        </w:rPr>
        <w:t>,</w:t>
      </w:r>
      <w:r w:rsidR="002E05D7">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14:paraId="6644087E" w14:textId="77777777" w:rsidTr="00FA2737">
        <w:trPr>
          <w:cantSplit/>
          <w:trHeight w:val="1216"/>
        </w:trPr>
        <w:tc>
          <w:tcPr>
            <w:tcW w:w="306" w:type="pct"/>
            <w:vMerge w:val="restart"/>
            <w:textDirection w:val="btLr"/>
            <w:vAlign w:val="center"/>
          </w:tcPr>
          <w:p w14:paraId="61C01794" w14:textId="1C8B6627" w:rsidR="00FA2737" w:rsidRPr="000112BB" w:rsidRDefault="00CB7DA6" w:rsidP="000112BB">
            <w:pPr>
              <w:ind w:left="113" w:right="113"/>
              <w:jc w:val="center"/>
              <w:rPr>
                <w:sz w:val="20"/>
                <w:szCs w:val="20"/>
              </w:rPr>
            </w:pPr>
            <w:r>
              <w:rPr>
                <w:sz w:val="20"/>
                <w:szCs w:val="20"/>
              </w:rPr>
              <w:lastRenderedPageBreak/>
              <w:t>Day to Sunset</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156E91CE" w:rsidR="00FA2737" w:rsidRDefault="002B46CA" w:rsidP="00FA2737">
            <w:pPr>
              <w:ind w:left="113" w:right="113"/>
            </w:pPr>
            <w:r>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3C06FF">
            <w:pPr>
              <w:keepNext/>
            </w:pPr>
          </w:p>
        </w:tc>
      </w:tr>
    </w:tbl>
    <w:p w14:paraId="7FF64146" w14:textId="7E21D8C8" w:rsidR="000112BB"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5</w:t>
      </w:r>
      <w:r w:rsidR="0092595D">
        <w:rPr>
          <w:color w:val="auto"/>
          <w:sz w:val="24"/>
          <w:szCs w:val="24"/>
        </w:rPr>
        <w:fldChar w:fldCharType="end"/>
      </w:r>
      <w:r w:rsidRPr="00032052">
        <w:rPr>
          <w:color w:val="auto"/>
          <w:sz w:val="24"/>
          <w:szCs w:val="24"/>
        </w:rPr>
        <w:t xml:space="preserve"> Day to Sunset translation </w:t>
      </w:r>
      <w:r w:rsidR="00E71545">
        <w:rPr>
          <w:color w:val="auto"/>
          <w:sz w:val="24"/>
          <w:szCs w:val="24"/>
        </w:rPr>
        <w:t xml:space="preserve">output </w:t>
      </w:r>
      <w:r w:rsidRPr="00032052">
        <w:rPr>
          <w:color w:val="auto"/>
          <w:sz w:val="24"/>
          <w:szCs w:val="24"/>
        </w:rPr>
        <w:t>Result</w:t>
      </w:r>
    </w:p>
    <w:p w14:paraId="29DA3DD8" w14:textId="3D2035D4" w:rsidR="002B46CA" w:rsidRDefault="002B46CA" w:rsidP="00134F16">
      <w:r w:rsidRPr="00F22B2D">
        <w:t xml:space="preserve">Eventually, this work positively improves visual quality as confirmed in IS and </w:t>
      </w:r>
      <w:r w:rsidR="00E71545">
        <w:t>Human evaluation study</w:t>
      </w:r>
      <w:r w:rsidRPr="00F22B2D">
        <w:t xml:space="preserve"> results (</w:t>
      </w:r>
      <w:r w:rsidRPr="00F22B2D">
        <w:rPr>
          <w:color w:val="FF0000"/>
          <w:highlight w:val="yellow"/>
        </w:rPr>
        <w:t xml:space="preserve">table </w:t>
      </w:r>
      <w:r w:rsidR="0065682A">
        <w:rPr>
          <w:color w:val="FF0000"/>
        </w:rPr>
        <w:t>8</w:t>
      </w:r>
      <w:r>
        <w:rPr>
          <w:color w:val="FF0000"/>
        </w:rPr>
        <w:t xml:space="preserve">). </w:t>
      </w:r>
      <w:r w:rsidRPr="00284B22">
        <w:t>This experiment may tell us a great deal about our method because the network can convert complex datasets successfully</w:t>
      </w:r>
      <w:r>
        <w:t xml:space="preserve"> while compared to the flower dataset.</w:t>
      </w:r>
    </w:p>
    <w:p w14:paraId="2E4E1574" w14:textId="0499DF88" w:rsidR="003C06FF" w:rsidRDefault="003C06FF" w:rsidP="00134F16"/>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14:paraId="5334C4AD" w14:textId="77777777" w:rsidTr="003C06FF">
        <w:trPr>
          <w:cantSplit/>
          <w:trHeight w:val="1216"/>
        </w:trPr>
        <w:tc>
          <w:tcPr>
            <w:tcW w:w="297" w:type="pct"/>
            <w:vMerge w:val="restart"/>
            <w:textDirection w:val="btLr"/>
            <w:vAlign w:val="center"/>
          </w:tcPr>
          <w:p w14:paraId="50174F50" w14:textId="77777777" w:rsidR="003C06FF" w:rsidRPr="000112BB" w:rsidRDefault="003C06FF" w:rsidP="0022564E">
            <w:pPr>
              <w:ind w:left="113" w:right="113"/>
              <w:jc w:val="center"/>
              <w:rPr>
                <w:sz w:val="20"/>
                <w:szCs w:val="20"/>
              </w:rPr>
            </w:pPr>
            <w:r>
              <w:rPr>
                <w:sz w:val="20"/>
                <w:szCs w:val="20"/>
              </w:rPr>
              <w:t>Sunset to Day</w:t>
            </w:r>
          </w:p>
        </w:tc>
        <w:tc>
          <w:tcPr>
            <w:tcW w:w="297" w:type="pct"/>
            <w:textDirection w:val="btLr"/>
            <w:vAlign w:val="center"/>
          </w:tcPr>
          <w:p w14:paraId="294A8003" w14:textId="77777777" w:rsidR="003C06FF" w:rsidRDefault="003C06FF" w:rsidP="0022564E">
            <w:pPr>
              <w:ind w:left="113" w:right="113"/>
              <w:jc w:val="center"/>
              <w:rPr>
                <w:noProof/>
              </w:rPr>
            </w:pPr>
            <w:r w:rsidRPr="000112BB">
              <w:rPr>
                <w:sz w:val="20"/>
                <w:szCs w:val="20"/>
              </w:rPr>
              <w:t>input</w:t>
            </w:r>
          </w:p>
        </w:tc>
        <w:tc>
          <w:tcPr>
            <w:tcW w:w="4407" w:type="pct"/>
            <w:vMerge w:val="restart"/>
            <w:textDirection w:val="tbRl"/>
          </w:tcPr>
          <w:p w14:paraId="2A1DC5AA" w14:textId="77777777" w:rsidR="003C06FF" w:rsidRDefault="003C06FF" w:rsidP="0022564E">
            <w:pPr>
              <w:ind w:left="113" w:right="113"/>
            </w:pPr>
            <w:r>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14:paraId="06761B6B" w14:textId="77777777" w:rsidTr="003C06FF">
        <w:trPr>
          <w:cantSplit/>
          <w:trHeight w:val="1216"/>
        </w:trPr>
        <w:tc>
          <w:tcPr>
            <w:tcW w:w="297" w:type="pct"/>
            <w:vMerge/>
            <w:textDirection w:val="btLr"/>
            <w:vAlign w:val="center"/>
          </w:tcPr>
          <w:p w14:paraId="2A6A0A59" w14:textId="77777777" w:rsidR="003C06FF" w:rsidRPr="000112BB" w:rsidRDefault="003C06FF" w:rsidP="0022564E">
            <w:pPr>
              <w:jc w:val="center"/>
              <w:rPr>
                <w:sz w:val="20"/>
                <w:szCs w:val="20"/>
              </w:rPr>
            </w:pPr>
          </w:p>
        </w:tc>
        <w:tc>
          <w:tcPr>
            <w:tcW w:w="297" w:type="pct"/>
            <w:textDirection w:val="btLr"/>
            <w:vAlign w:val="center"/>
          </w:tcPr>
          <w:p w14:paraId="411BC895" w14:textId="77777777" w:rsidR="003C06FF" w:rsidRDefault="003C06FF" w:rsidP="0022564E">
            <w:pPr>
              <w:ind w:left="113" w:right="113"/>
              <w:jc w:val="center"/>
            </w:pPr>
            <w:r w:rsidRPr="000112BB">
              <w:rPr>
                <w:sz w:val="20"/>
                <w:szCs w:val="20"/>
              </w:rPr>
              <w:t>CC</w:t>
            </w:r>
          </w:p>
        </w:tc>
        <w:tc>
          <w:tcPr>
            <w:tcW w:w="4407" w:type="pct"/>
            <w:vMerge/>
            <w:textDirection w:val="tbRl"/>
          </w:tcPr>
          <w:p w14:paraId="61EAC435" w14:textId="77777777" w:rsidR="003C06FF" w:rsidRDefault="003C06FF" w:rsidP="0022564E">
            <w:pPr>
              <w:ind w:left="113" w:right="113"/>
            </w:pPr>
          </w:p>
        </w:tc>
      </w:tr>
      <w:tr w:rsidR="003C06FF" w14:paraId="58CD1AA4" w14:textId="77777777" w:rsidTr="003C06FF">
        <w:trPr>
          <w:cantSplit/>
          <w:trHeight w:val="1216"/>
        </w:trPr>
        <w:tc>
          <w:tcPr>
            <w:tcW w:w="297" w:type="pct"/>
            <w:vMerge/>
            <w:textDirection w:val="btLr"/>
            <w:vAlign w:val="center"/>
          </w:tcPr>
          <w:p w14:paraId="7C069C81" w14:textId="77777777" w:rsidR="003C06FF" w:rsidRPr="000112BB" w:rsidRDefault="003C06FF" w:rsidP="0022564E">
            <w:pPr>
              <w:jc w:val="center"/>
              <w:rPr>
                <w:sz w:val="20"/>
                <w:szCs w:val="20"/>
              </w:rPr>
            </w:pPr>
          </w:p>
        </w:tc>
        <w:tc>
          <w:tcPr>
            <w:tcW w:w="297" w:type="pct"/>
            <w:textDirection w:val="btLr"/>
            <w:vAlign w:val="center"/>
          </w:tcPr>
          <w:p w14:paraId="24AEE964" w14:textId="77777777" w:rsidR="003C06FF" w:rsidRDefault="003C06FF" w:rsidP="0022564E">
            <w:pPr>
              <w:ind w:left="113" w:right="113"/>
              <w:jc w:val="center"/>
            </w:pPr>
            <w:r w:rsidRPr="000112BB">
              <w:rPr>
                <w:sz w:val="20"/>
                <w:szCs w:val="20"/>
              </w:rPr>
              <w:t>CC+CP</w:t>
            </w:r>
          </w:p>
        </w:tc>
        <w:tc>
          <w:tcPr>
            <w:tcW w:w="4407" w:type="pct"/>
            <w:vMerge/>
          </w:tcPr>
          <w:p w14:paraId="653C63CA" w14:textId="77777777" w:rsidR="003C06FF" w:rsidRDefault="003C06FF" w:rsidP="0022564E"/>
        </w:tc>
      </w:tr>
      <w:tr w:rsidR="003C06FF" w14:paraId="66660500" w14:textId="77777777" w:rsidTr="003C06FF">
        <w:trPr>
          <w:cantSplit/>
          <w:trHeight w:val="1216"/>
        </w:trPr>
        <w:tc>
          <w:tcPr>
            <w:tcW w:w="297" w:type="pct"/>
            <w:vMerge/>
            <w:textDirection w:val="btLr"/>
            <w:vAlign w:val="center"/>
          </w:tcPr>
          <w:p w14:paraId="4F83F2BF" w14:textId="77777777" w:rsidR="003C06FF" w:rsidRPr="000112BB" w:rsidRDefault="003C06FF" w:rsidP="0022564E">
            <w:pPr>
              <w:jc w:val="center"/>
              <w:rPr>
                <w:sz w:val="20"/>
                <w:szCs w:val="20"/>
              </w:rPr>
            </w:pPr>
          </w:p>
        </w:tc>
        <w:tc>
          <w:tcPr>
            <w:tcW w:w="297" w:type="pct"/>
            <w:textDirection w:val="btLr"/>
            <w:vAlign w:val="center"/>
          </w:tcPr>
          <w:p w14:paraId="14047C2E" w14:textId="77777777" w:rsidR="003C06FF" w:rsidRDefault="003C06FF" w:rsidP="0022564E">
            <w:pPr>
              <w:ind w:left="113" w:right="113"/>
              <w:jc w:val="center"/>
            </w:pPr>
            <w:r w:rsidRPr="000112BB">
              <w:rPr>
                <w:sz w:val="20"/>
                <w:szCs w:val="20"/>
              </w:rPr>
              <w:t>CC+TD</w:t>
            </w:r>
          </w:p>
        </w:tc>
        <w:tc>
          <w:tcPr>
            <w:tcW w:w="4407" w:type="pct"/>
            <w:vMerge/>
          </w:tcPr>
          <w:p w14:paraId="0B1CAEAE" w14:textId="77777777" w:rsidR="003C06FF" w:rsidRDefault="003C06FF" w:rsidP="003C06FF">
            <w:pPr>
              <w:keepNext/>
            </w:pPr>
          </w:p>
        </w:tc>
      </w:tr>
    </w:tbl>
    <w:p w14:paraId="78D64B65" w14:textId="56368801" w:rsidR="003C06FF"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Pr="00032052">
        <w:rPr>
          <w:color w:val="auto"/>
          <w:sz w:val="24"/>
          <w:szCs w:val="24"/>
        </w:rPr>
        <w:t xml:space="preserve"> Sunset to Day translation</w:t>
      </w:r>
    </w:p>
    <w:p w14:paraId="377F99AF" w14:textId="520C4663" w:rsidR="00015C8A" w:rsidRPr="00015C8A" w:rsidRDefault="00015C8A" w:rsidP="00015C8A">
      <w:pPr>
        <w:rPr>
          <w:color w:val="FF0000"/>
          <w:highlight w:val="yellow"/>
        </w:rPr>
      </w:pPr>
      <w:r w:rsidRPr="00015C8A">
        <w:rPr>
          <w:color w:val="FF0000"/>
          <w:highlight w:val="yellow"/>
        </w:rPr>
        <w:t>Check this location</w:t>
      </w:r>
    </w:p>
    <w:p w14:paraId="3BF5369B" w14:textId="3AB31977" w:rsidR="00015C8A" w:rsidRPr="00015C8A" w:rsidRDefault="00015C8A" w:rsidP="00015C8A">
      <w:pPr>
        <w:rPr>
          <w:color w:val="FF0000"/>
        </w:rPr>
      </w:pPr>
      <w:proofErr w:type="spellStart"/>
      <w:r w:rsidRPr="00015C8A">
        <w:rPr>
          <w:color w:val="FF0000"/>
          <w:highlight w:val="yellow"/>
        </w:rPr>
        <w:lastRenderedPageBreak/>
        <w:t>afsdfafdasfd</w:t>
      </w:r>
      <w:proofErr w:type="spellEnd"/>
    </w:p>
    <w:p w14:paraId="3B8D5B07" w14:textId="376092DD" w:rsidR="00015C8A" w:rsidRPr="00032052" w:rsidRDefault="00015C8A" w:rsidP="00015C8A">
      <w:pPr>
        <w:pStyle w:val="Caption"/>
        <w:keepNext/>
        <w:jc w:val="left"/>
        <w:rPr>
          <w:color w:val="auto"/>
          <w:sz w:val="24"/>
          <w:szCs w:val="24"/>
        </w:rPr>
      </w:pPr>
      <w:r w:rsidRPr="00032052">
        <w:rPr>
          <w:color w:val="auto"/>
          <w:sz w:val="24"/>
          <w:szCs w:val="24"/>
        </w:rPr>
        <w:t xml:space="preserve">Table </w:t>
      </w:r>
      <w:r w:rsidRPr="00032052">
        <w:rPr>
          <w:color w:val="auto"/>
          <w:sz w:val="24"/>
          <w:szCs w:val="24"/>
        </w:rPr>
        <w:fldChar w:fldCharType="begin"/>
      </w:r>
      <w:r w:rsidRPr="00032052">
        <w:rPr>
          <w:color w:val="auto"/>
          <w:sz w:val="24"/>
          <w:szCs w:val="24"/>
        </w:rPr>
        <w:instrText xml:space="preserve"> SEQ Table \* ARABIC </w:instrText>
      </w:r>
      <w:r w:rsidRPr="00032052">
        <w:rPr>
          <w:color w:val="auto"/>
          <w:sz w:val="24"/>
          <w:szCs w:val="24"/>
        </w:rPr>
        <w:fldChar w:fldCharType="separate"/>
      </w:r>
      <w:r w:rsidRPr="00032052">
        <w:rPr>
          <w:noProof/>
          <w:color w:val="auto"/>
          <w:sz w:val="24"/>
          <w:szCs w:val="24"/>
        </w:rPr>
        <w:t>8</w:t>
      </w:r>
      <w:r w:rsidRPr="00032052">
        <w:rPr>
          <w:color w:val="auto"/>
          <w:sz w:val="24"/>
          <w:szCs w:val="24"/>
        </w:rPr>
        <w:fldChar w:fldCharType="end"/>
      </w:r>
      <w:r w:rsidRPr="00032052">
        <w:rPr>
          <w:color w:val="auto"/>
          <w:sz w:val="24"/>
          <w:szCs w:val="24"/>
        </w:rPr>
        <w:t xml:space="preserve"> IS score and </w:t>
      </w:r>
      <w:r w:rsidR="00E71545">
        <w:rPr>
          <w:color w:val="auto"/>
          <w:sz w:val="24"/>
          <w:szCs w:val="24"/>
        </w:rPr>
        <w:t>Human evaluation study</w:t>
      </w:r>
      <w:r w:rsidRPr="00032052">
        <w:rPr>
          <w:color w:val="auto"/>
          <w:sz w:val="24"/>
          <w:szCs w:val="24"/>
        </w:rPr>
        <w:t xml:space="preserve"> </w:t>
      </w:r>
      <w:r w:rsidR="00032052" w:rsidRPr="00032052">
        <w:rPr>
          <w:color w:val="auto"/>
          <w:sz w:val="24"/>
          <w:szCs w:val="24"/>
        </w:rPr>
        <w:t>Result on</w:t>
      </w:r>
      <w:r w:rsidRPr="00032052">
        <w:rPr>
          <w:color w:val="auto"/>
          <w:sz w:val="24"/>
          <w:szCs w:val="24"/>
        </w:rPr>
        <w:t xml:space="preserve"> Vip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14:paraId="4AC5E603" w14:textId="77777777" w:rsidTr="00015C8A">
        <w:tc>
          <w:tcPr>
            <w:tcW w:w="984" w:type="pct"/>
            <w:vMerge w:val="restart"/>
            <w:tcBorders>
              <w:bottom w:val="single" w:sz="4" w:space="0" w:color="auto"/>
            </w:tcBorders>
            <w:vAlign w:val="center"/>
          </w:tcPr>
          <w:p w14:paraId="1F30F302" w14:textId="77777777" w:rsidR="003C06FF" w:rsidRDefault="003C06FF" w:rsidP="0022564E">
            <w:pPr>
              <w:jc w:val="left"/>
            </w:pPr>
            <w:r>
              <w:t>Methods</w:t>
            </w:r>
          </w:p>
        </w:tc>
        <w:tc>
          <w:tcPr>
            <w:tcW w:w="4016" w:type="pct"/>
            <w:gridSpan w:val="4"/>
            <w:tcBorders>
              <w:bottom w:val="single" w:sz="4" w:space="0" w:color="auto"/>
            </w:tcBorders>
            <w:vAlign w:val="center"/>
          </w:tcPr>
          <w:p w14:paraId="33E7481A" w14:textId="77777777" w:rsidR="003C06FF" w:rsidRDefault="003C06FF" w:rsidP="0022564E">
            <w:pPr>
              <w:jc w:val="center"/>
            </w:pPr>
            <w:r>
              <w:t>Day to Sunset</w:t>
            </w:r>
          </w:p>
        </w:tc>
      </w:tr>
      <w:tr w:rsidR="003C06FF" w:rsidRPr="0096512B" w14:paraId="40E63306" w14:textId="77777777" w:rsidTr="00015C8A">
        <w:tc>
          <w:tcPr>
            <w:tcW w:w="984" w:type="pct"/>
            <w:vMerge/>
            <w:tcBorders>
              <w:top w:val="single" w:sz="4" w:space="0" w:color="auto"/>
            </w:tcBorders>
            <w:vAlign w:val="center"/>
          </w:tcPr>
          <w:p w14:paraId="2515CF64" w14:textId="77777777" w:rsidR="003C06FF" w:rsidRPr="004946A7" w:rsidRDefault="003C06FF" w:rsidP="0022564E">
            <w:pPr>
              <w:jc w:val="left"/>
            </w:pPr>
          </w:p>
        </w:tc>
        <w:tc>
          <w:tcPr>
            <w:tcW w:w="2009" w:type="pct"/>
            <w:gridSpan w:val="2"/>
            <w:tcBorders>
              <w:top w:val="single" w:sz="4" w:space="0" w:color="auto"/>
            </w:tcBorders>
            <w:vAlign w:val="center"/>
          </w:tcPr>
          <w:p w14:paraId="50C2020C" w14:textId="77777777" w:rsidR="003C06FF" w:rsidRPr="0096512B" w:rsidRDefault="003C06FF" w:rsidP="0022564E">
            <w:pPr>
              <w:jc w:val="center"/>
              <w:rPr>
                <w:rFonts w:ascii="Cambria Math" w:hAnsi="Cambria Math"/>
                <w:b/>
                <w:bCs/>
              </w:rPr>
            </w:pPr>
            <w:r w:rsidRPr="0096512B">
              <w:t>IS</w:t>
            </w:r>
          </w:p>
        </w:tc>
        <w:tc>
          <w:tcPr>
            <w:tcW w:w="2008" w:type="pct"/>
            <w:gridSpan w:val="2"/>
            <w:vMerge w:val="restart"/>
            <w:tcBorders>
              <w:top w:val="single" w:sz="4" w:space="0" w:color="auto"/>
            </w:tcBorders>
            <w:vAlign w:val="center"/>
          </w:tcPr>
          <w:p w14:paraId="3DD57494" w14:textId="7F099BA2" w:rsidR="003C06FF" w:rsidRPr="0096512B" w:rsidRDefault="00E71545" w:rsidP="0022564E">
            <w:pPr>
              <w:jc w:val="center"/>
            </w:pPr>
            <w:r>
              <w:t>Human evaluation study</w:t>
            </w:r>
          </w:p>
        </w:tc>
      </w:tr>
      <w:tr w:rsidR="003C06FF" w14:paraId="7860E71B" w14:textId="77777777" w:rsidTr="00015C8A">
        <w:tc>
          <w:tcPr>
            <w:tcW w:w="984" w:type="pct"/>
            <w:tcBorders>
              <w:bottom w:val="single" w:sz="4" w:space="0" w:color="auto"/>
            </w:tcBorders>
            <w:vAlign w:val="center"/>
          </w:tcPr>
          <w:p w14:paraId="5A403E2D" w14:textId="77777777" w:rsidR="003C06FF" w:rsidRDefault="003C06FF" w:rsidP="0022564E">
            <w:pPr>
              <w:jc w:val="left"/>
            </w:pPr>
            <w:r>
              <w:t>Real data</w:t>
            </w:r>
          </w:p>
        </w:tc>
        <w:tc>
          <w:tcPr>
            <w:tcW w:w="1004" w:type="pct"/>
            <w:tcBorders>
              <w:bottom w:val="single" w:sz="4" w:space="0" w:color="auto"/>
            </w:tcBorders>
            <w:vAlign w:val="center"/>
          </w:tcPr>
          <w:p w14:paraId="6D9E2BBF" w14:textId="77777777" w:rsidR="003C06FF" w:rsidRPr="00156822" w:rsidRDefault="003C06FF" w:rsidP="0022564E">
            <w:pPr>
              <w:jc w:val="center"/>
              <w:rPr>
                <w:rFonts w:ascii="Cambria Math" w:hAnsi="Cambria Math"/>
                <w:b/>
                <w:bCs/>
              </w:rPr>
            </w:pPr>
            <w:r>
              <w:rPr>
                <w:rFonts w:ascii="Cambria Math" w:hAnsi="Cambria Math"/>
              </w:rPr>
              <w:t>3.56s</w:t>
            </w:r>
            <w:r w:rsidRPr="00156822">
              <w:rPr>
                <w:rFonts w:ascii="Cambria Math" w:hAnsi="Cambria Math"/>
              </w:rPr>
              <w:t>±0.</w:t>
            </w:r>
            <w:r>
              <w:rPr>
                <w:rFonts w:ascii="Cambria Math" w:hAnsi="Cambria Math"/>
              </w:rPr>
              <w:t>21</w:t>
            </w:r>
          </w:p>
        </w:tc>
        <w:tc>
          <w:tcPr>
            <w:tcW w:w="1005" w:type="pct"/>
            <w:tcBorders>
              <w:bottom w:val="single" w:sz="4" w:space="0" w:color="auto"/>
            </w:tcBorders>
            <w:vAlign w:val="center"/>
          </w:tcPr>
          <w:p w14:paraId="680131B3" w14:textId="77777777" w:rsidR="003C06FF" w:rsidRPr="004946A7" w:rsidRDefault="003C06FF" w:rsidP="0022564E">
            <w:pPr>
              <w:jc w:val="center"/>
              <w:rPr>
                <w:rFonts w:ascii="Cambria Math" w:hAnsi="Cambria Math"/>
              </w:rPr>
            </w:pPr>
            <w:r>
              <w:rPr>
                <w:rFonts w:ascii="Cambria Math" w:hAnsi="Cambria Math"/>
              </w:rPr>
              <w:t>3.81</w:t>
            </w:r>
            <w:r w:rsidRPr="00156822">
              <w:rPr>
                <w:rFonts w:ascii="Cambria Math" w:hAnsi="Cambria Math"/>
              </w:rPr>
              <w:t>±0.</w:t>
            </w:r>
            <w:r>
              <w:rPr>
                <w:rFonts w:ascii="Cambria Math" w:hAnsi="Cambria Math"/>
              </w:rPr>
              <w:t>44</w:t>
            </w:r>
          </w:p>
        </w:tc>
        <w:tc>
          <w:tcPr>
            <w:tcW w:w="2008" w:type="pct"/>
            <w:gridSpan w:val="2"/>
            <w:vMerge/>
            <w:tcBorders>
              <w:bottom w:val="single" w:sz="4" w:space="0" w:color="auto"/>
            </w:tcBorders>
          </w:tcPr>
          <w:p w14:paraId="10DC8ED9" w14:textId="77777777" w:rsidR="003C06FF" w:rsidRDefault="003C06FF" w:rsidP="0022564E">
            <w:pPr>
              <w:jc w:val="center"/>
            </w:pPr>
          </w:p>
        </w:tc>
      </w:tr>
      <w:tr w:rsidR="003C06FF" w14:paraId="6267A874" w14:textId="77777777" w:rsidTr="00015C8A">
        <w:tc>
          <w:tcPr>
            <w:tcW w:w="984" w:type="pct"/>
            <w:tcBorders>
              <w:top w:val="single" w:sz="4" w:space="0" w:color="auto"/>
            </w:tcBorders>
            <w:vAlign w:val="center"/>
          </w:tcPr>
          <w:p w14:paraId="388EF391" w14:textId="77777777" w:rsidR="003C06F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156822" w:rsidRDefault="003C06FF" w:rsidP="0022564E">
            <w:pPr>
              <w:jc w:val="center"/>
              <w:rPr>
                <w:rFonts w:ascii="Cambria Math" w:hAnsi="Cambria Math"/>
              </w:rPr>
            </w:pPr>
            <w:r>
              <w:rPr>
                <w:rFonts w:ascii="Cambria Math" w:hAnsi="Cambria Math"/>
              </w:rPr>
              <w:t>Domain A</w:t>
            </w:r>
          </w:p>
        </w:tc>
        <w:tc>
          <w:tcPr>
            <w:tcW w:w="1005" w:type="pct"/>
            <w:tcBorders>
              <w:top w:val="single" w:sz="4" w:space="0" w:color="auto"/>
              <w:bottom w:val="single" w:sz="4" w:space="0" w:color="auto"/>
              <w:right w:val="single" w:sz="4" w:space="0" w:color="auto"/>
            </w:tcBorders>
            <w:vAlign w:val="center"/>
          </w:tcPr>
          <w:p w14:paraId="540A8E21" w14:textId="77777777" w:rsidR="003C06FF" w:rsidRPr="00156822" w:rsidRDefault="003C06FF" w:rsidP="0022564E">
            <w:pPr>
              <w:jc w:val="center"/>
              <w:rPr>
                <w:rFonts w:ascii="Cambria Math" w:hAnsi="Cambria Math"/>
              </w:rPr>
            </w:pPr>
            <w:r>
              <w:rPr>
                <w:rFonts w:ascii="Cambria Math" w:hAnsi="Cambria Math"/>
              </w:rPr>
              <w:t>Domain B</w:t>
            </w:r>
          </w:p>
        </w:tc>
        <w:tc>
          <w:tcPr>
            <w:tcW w:w="1004" w:type="pct"/>
            <w:tcBorders>
              <w:top w:val="single" w:sz="4" w:space="0" w:color="auto"/>
              <w:left w:val="single" w:sz="4" w:space="0" w:color="auto"/>
              <w:bottom w:val="single" w:sz="4" w:space="0" w:color="auto"/>
              <w:right w:val="single" w:sz="4" w:space="0" w:color="auto"/>
            </w:tcBorders>
            <w:vAlign w:val="center"/>
          </w:tcPr>
          <w:p w14:paraId="33FB6739" w14:textId="77777777" w:rsidR="003C06FF" w:rsidRDefault="003C06FF" w:rsidP="0022564E">
            <w:pPr>
              <w:jc w:val="center"/>
            </w:pPr>
            <w:r>
              <w:rPr>
                <w:rFonts w:ascii="Cambria Math" w:hAnsi="Cambria Math"/>
              </w:rPr>
              <w:t>Domain A</w:t>
            </w:r>
          </w:p>
        </w:tc>
        <w:tc>
          <w:tcPr>
            <w:tcW w:w="1004" w:type="pct"/>
            <w:tcBorders>
              <w:top w:val="single" w:sz="4" w:space="0" w:color="auto"/>
              <w:left w:val="single" w:sz="4" w:space="0" w:color="auto"/>
              <w:bottom w:val="single" w:sz="4" w:space="0" w:color="auto"/>
              <w:right w:val="single" w:sz="4" w:space="0" w:color="auto"/>
            </w:tcBorders>
            <w:vAlign w:val="center"/>
          </w:tcPr>
          <w:p w14:paraId="4EB3CA60" w14:textId="77777777" w:rsidR="003C06FF" w:rsidRDefault="003C06FF" w:rsidP="0022564E">
            <w:pPr>
              <w:jc w:val="center"/>
            </w:pPr>
            <w:r>
              <w:rPr>
                <w:rFonts w:ascii="Cambria Math" w:hAnsi="Cambria Math"/>
              </w:rPr>
              <w:t>Domain B</w:t>
            </w:r>
          </w:p>
        </w:tc>
      </w:tr>
      <w:tr w:rsidR="003C06FF" w14:paraId="4282CC32" w14:textId="77777777" w:rsidTr="005B675D">
        <w:tc>
          <w:tcPr>
            <w:tcW w:w="984" w:type="pct"/>
            <w:vAlign w:val="center"/>
          </w:tcPr>
          <w:p w14:paraId="3DB65357" w14:textId="77777777" w:rsidR="003C06FF" w:rsidRDefault="003C06FF" w:rsidP="0022564E">
            <w:pPr>
              <w:jc w:val="left"/>
            </w:pPr>
            <w:r>
              <w:t>CC</w:t>
            </w:r>
          </w:p>
        </w:tc>
        <w:tc>
          <w:tcPr>
            <w:tcW w:w="1004" w:type="pct"/>
            <w:tcBorders>
              <w:top w:val="single" w:sz="4" w:space="0" w:color="auto"/>
            </w:tcBorders>
            <w:vAlign w:val="center"/>
          </w:tcPr>
          <w:p w14:paraId="16A80B59" w14:textId="77777777" w:rsidR="003C06FF" w:rsidRDefault="003C06FF" w:rsidP="0022564E">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1005" w:type="pct"/>
            <w:tcBorders>
              <w:top w:val="single" w:sz="4" w:space="0" w:color="auto"/>
              <w:right w:val="single" w:sz="4" w:space="0" w:color="auto"/>
            </w:tcBorders>
            <w:vAlign w:val="center"/>
          </w:tcPr>
          <w:p w14:paraId="47C80789" w14:textId="77777777" w:rsidR="003C06FF" w:rsidRDefault="003C06FF" w:rsidP="0022564E">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1004" w:type="pct"/>
            <w:tcBorders>
              <w:top w:val="single" w:sz="4" w:space="0" w:color="auto"/>
              <w:left w:val="single" w:sz="4" w:space="0" w:color="auto"/>
              <w:bottom w:val="single" w:sz="4" w:space="0" w:color="auto"/>
              <w:right w:val="single" w:sz="4" w:space="0" w:color="auto"/>
            </w:tcBorders>
            <w:vAlign w:val="center"/>
          </w:tcPr>
          <w:p w14:paraId="5FD5E111"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2B284243" w14:textId="77777777" w:rsidR="003C06FF" w:rsidRDefault="003C06FF" w:rsidP="005B675D">
            <w:pPr>
              <w:jc w:val="center"/>
              <w:rPr>
                <w:rFonts w:ascii="Cambria Math" w:hAnsi="Cambria Math"/>
              </w:rPr>
            </w:pPr>
          </w:p>
        </w:tc>
      </w:tr>
      <w:tr w:rsidR="003C06FF" w14:paraId="3191F5AB" w14:textId="77777777" w:rsidTr="005B675D">
        <w:tc>
          <w:tcPr>
            <w:tcW w:w="984" w:type="pct"/>
            <w:vAlign w:val="center"/>
          </w:tcPr>
          <w:p w14:paraId="2EE07B6C" w14:textId="77777777" w:rsidR="003C06FF" w:rsidRDefault="003C06FF" w:rsidP="0022564E">
            <w:pPr>
              <w:jc w:val="left"/>
            </w:pPr>
            <w:r w:rsidRPr="004946A7">
              <w:t>CC + CP</w:t>
            </w:r>
          </w:p>
        </w:tc>
        <w:tc>
          <w:tcPr>
            <w:tcW w:w="1004" w:type="pct"/>
            <w:vAlign w:val="center"/>
          </w:tcPr>
          <w:p w14:paraId="74EBAF3B" w14:textId="77777777" w:rsidR="003C06FF" w:rsidRDefault="003C06FF" w:rsidP="0022564E">
            <w:pPr>
              <w:jc w:val="center"/>
              <w:rPr>
                <w:rFonts w:ascii="Cambria Math" w:hAnsi="Cambria Math"/>
              </w:rPr>
            </w:pPr>
            <w:r w:rsidRPr="004946A7">
              <w:rPr>
                <w:rFonts w:ascii="Cambria Math" w:hAnsi="Cambria Math"/>
              </w:rPr>
              <w:t>3.0</w:t>
            </w:r>
            <w:r>
              <w:rPr>
                <w:rFonts w:ascii="Cambria Math" w:hAnsi="Cambria Math"/>
              </w:rPr>
              <w:t>9</w:t>
            </w:r>
            <w:r w:rsidRPr="004946A7">
              <w:rPr>
                <w:rFonts w:ascii="Cambria Math" w:hAnsi="Cambria Math"/>
              </w:rPr>
              <w:t>±0.</w:t>
            </w:r>
            <w:r>
              <w:rPr>
                <w:rFonts w:ascii="Cambria Math" w:hAnsi="Cambria Math"/>
              </w:rPr>
              <w:t>0</w:t>
            </w:r>
            <w:r w:rsidRPr="004946A7">
              <w:rPr>
                <w:rFonts w:ascii="Cambria Math" w:hAnsi="Cambria Math"/>
              </w:rPr>
              <w:t>7</w:t>
            </w:r>
          </w:p>
        </w:tc>
        <w:tc>
          <w:tcPr>
            <w:tcW w:w="1005" w:type="pct"/>
            <w:tcBorders>
              <w:right w:val="single" w:sz="4" w:space="0" w:color="auto"/>
            </w:tcBorders>
            <w:vAlign w:val="center"/>
          </w:tcPr>
          <w:p w14:paraId="10AE51D6" w14:textId="77777777" w:rsidR="003C06FF" w:rsidRDefault="003C06FF" w:rsidP="0022564E">
            <w:pPr>
              <w:jc w:val="center"/>
              <w:rPr>
                <w:rFonts w:ascii="Cambria Math" w:hAnsi="Cambria Math"/>
              </w:rPr>
            </w:pPr>
            <w:r w:rsidRPr="004946A7">
              <w:rPr>
                <w:rFonts w:ascii="Cambria Math" w:hAnsi="Cambria Math"/>
                <w:b/>
                <w:bCs/>
              </w:rPr>
              <w:t>3.64±0.26</w:t>
            </w:r>
          </w:p>
        </w:tc>
        <w:tc>
          <w:tcPr>
            <w:tcW w:w="1004" w:type="pct"/>
            <w:tcBorders>
              <w:top w:val="single" w:sz="4" w:space="0" w:color="auto"/>
              <w:left w:val="single" w:sz="4" w:space="0" w:color="auto"/>
              <w:bottom w:val="single" w:sz="4" w:space="0" w:color="auto"/>
              <w:right w:val="single" w:sz="4" w:space="0" w:color="auto"/>
            </w:tcBorders>
            <w:vAlign w:val="center"/>
          </w:tcPr>
          <w:p w14:paraId="0A864BB2"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5D12B40B" w14:textId="77777777" w:rsidR="003C06FF" w:rsidRDefault="003C06FF" w:rsidP="005B675D">
            <w:pPr>
              <w:jc w:val="center"/>
              <w:rPr>
                <w:rFonts w:ascii="Cambria Math" w:hAnsi="Cambria Math"/>
              </w:rPr>
            </w:pPr>
          </w:p>
        </w:tc>
      </w:tr>
      <w:tr w:rsidR="003C06FF" w14:paraId="5FA8CCE7" w14:textId="77777777" w:rsidTr="005B675D">
        <w:tc>
          <w:tcPr>
            <w:tcW w:w="984" w:type="pct"/>
            <w:vAlign w:val="center"/>
          </w:tcPr>
          <w:p w14:paraId="478A7BA2" w14:textId="77777777" w:rsidR="003C06FF" w:rsidRPr="004946A7" w:rsidRDefault="003C06FF" w:rsidP="0022564E">
            <w:pPr>
              <w:jc w:val="left"/>
            </w:pPr>
            <w:r>
              <w:t>CC + TD</w:t>
            </w:r>
          </w:p>
        </w:tc>
        <w:tc>
          <w:tcPr>
            <w:tcW w:w="1004" w:type="pct"/>
            <w:vAlign w:val="center"/>
          </w:tcPr>
          <w:p w14:paraId="26B5DFE1" w14:textId="77777777" w:rsidR="003C06FF" w:rsidRPr="004946A7" w:rsidRDefault="003C06FF" w:rsidP="0022564E">
            <w:pPr>
              <w:jc w:val="center"/>
              <w:rPr>
                <w:rFonts w:ascii="Cambria Math" w:hAnsi="Cambria Math"/>
              </w:rPr>
            </w:pPr>
            <w:r>
              <w:rPr>
                <w:rFonts w:ascii="Cambria Math" w:hAnsi="Cambria Math"/>
                <w:b/>
                <w:bCs/>
              </w:rPr>
              <w:t>3.23</w:t>
            </w:r>
            <w:r w:rsidRPr="00156822">
              <w:rPr>
                <w:rFonts w:ascii="Cambria Math" w:hAnsi="Cambria Math"/>
                <w:b/>
                <w:bCs/>
              </w:rPr>
              <w:t>±</w:t>
            </w:r>
            <w:r>
              <w:rPr>
                <w:rFonts w:ascii="Cambria Math" w:hAnsi="Cambria Math"/>
                <w:b/>
                <w:bCs/>
              </w:rPr>
              <w:t>0.13</w:t>
            </w:r>
          </w:p>
        </w:tc>
        <w:tc>
          <w:tcPr>
            <w:tcW w:w="1005" w:type="pct"/>
            <w:tcBorders>
              <w:right w:val="single" w:sz="4" w:space="0" w:color="auto"/>
            </w:tcBorders>
            <w:vAlign w:val="center"/>
          </w:tcPr>
          <w:p w14:paraId="2A5A6F0A" w14:textId="77777777" w:rsidR="003C06FF" w:rsidRPr="004946A7" w:rsidRDefault="003C06FF" w:rsidP="0022564E">
            <w:pPr>
              <w:jc w:val="center"/>
              <w:rPr>
                <w:rFonts w:ascii="Cambria Math" w:hAnsi="Cambria Math"/>
                <w:b/>
                <w:bCs/>
              </w:rPr>
            </w:pPr>
            <w:r w:rsidRPr="004946A7">
              <w:rPr>
                <w:rFonts w:ascii="Cambria Math" w:hAnsi="Cambria Math"/>
              </w:rPr>
              <w:t>3.51±0.26</w:t>
            </w:r>
          </w:p>
        </w:tc>
        <w:tc>
          <w:tcPr>
            <w:tcW w:w="1004" w:type="pct"/>
            <w:tcBorders>
              <w:top w:val="single" w:sz="4" w:space="0" w:color="auto"/>
              <w:left w:val="single" w:sz="4" w:space="0" w:color="auto"/>
              <w:bottom w:val="single" w:sz="4" w:space="0" w:color="auto"/>
              <w:right w:val="single" w:sz="4" w:space="0" w:color="auto"/>
            </w:tcBorders>
            <w:vAlign w:val="center"/>
          </w:tcPr>
          <w:p w14:paraId="6A62A43A"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65433DDA" w14:textId="77777777" w:rsidR="003C06FF" w:rsidRDefault="003C06FF" w:rsidP="005B675D">
            <w:pPr>
              <w:keepNext/>
              <w:jc w:val="center"/>
              <w:rPr>
                <w:rFonts w:ascii="Cambria Math" w:hAnsi="Cambria Math"/>
              </w:rPr>
            </w:pPr>
          </w:p>
        </w:tc>
      </w:tr>
    </w:tbl>
    <w:p w14:paraId="43D12D3C" w14:textId="04F0EDAA" w:rsidR="00087C42" w:rsidRPr="00E81976" w:rsidRDefault="004441BC" w:rsidP="00E81976">
      <w:pPr>
        <w:pStyle w:val="Heading4"/>
      </w:pPr>
      <w:r w:rsidRPr="00E81976">
        <w:rPr>
          <w:rStyle w:val="Heading4Char"/>
          <w:b/>
          <w:i/>
          <w:iCs/>
        </w:rPr>
        <w:t>Observation</w:t>
      </w:r>
      <w:r w:rsidRPr="00E81976">
        <w:t>:</w:t>
      </w:r>
    </w:p>
    <w:p w14:paraId="5E3FB3F4" w14:textId="356DD222" w:rsidR="00827FF3" w:rsidRDefault="00827FF3" w:rsidP="00D47498">
      <w:pPr>
        <w:pStyle w:val="ListParagraph"/>
      </w:pPr>
      <w:r w:rsidRPr="00827FF3">
        <w:t xml:space="preserve">CC+CP performs a </w:t>
      </w:r>
      <w:r w:rsidR="00756BC2">
        <w:t>much greater</w:t>
      </w:r>
      <w:r w:rsidR="00756BC2" w:rsidRPr="00827FF3">
        <w:t xml:space="preserve"> </w:t>
      </w:r>
      <w:r w:rsidRPr="00827FF3">
        <w:t xml:space="preserve">in Sunset to Day datasets Compared to the flower translation as shown in </w:t>
      </w:r>
      <w:r w:rsidRPr="00C253D0">
        <w:rPr>
          <w:color w:val="FF0000"/>
        </w:rPr>
        <w:t xml:space="preserve">table </w:t>
      </w:r>
      <w:r w:rsidR="00722336">
        <w:rPr>
          <w:color w:val="FF0000"/>
        </w:rPr>
        <w:t>8</w:t>
      </w:r>
      <w:r w:rsidRPr="00C253D0">
        <w:rPr>
          <w:color w:val="FF0000"/>
        </w:rPr>
        <w:t xml:space="preserve"> above</w:t>
      </w:r>
      <w:r w:rsidRPr="00827FF3">
        <w:t>, I suppose it's because the Efficientnet-B7 feature preserving network trains on image-net</w:t>
      </w:r>
      <w:r w:rsidR="00F64A14">
        <w:t xml:space="preserve">. </w:t>
      </w:r>
      <w:r w:rsidRPr="00827FF3">
        <w:t xml:space="preserve">I didn't think there were substantial flower blooming instances in training so the network might not be able to extract </w:t>
      </w:r>
      <w:r w:rsidR="00C253D0" w:rsidRPr="00827FF3">
        <w:t>adequate</w:t>
      </w:r>
      <w:r w:rsidRPr="00827FF3">
        <w:t xml:space="preserve"> features in flower </w:t>
      </w:r>
      <w:r w:rsidR="00C253D0">
        <w:t>video</w:t>
      </w:r>
      <w:r w:rsidR="00F64A14" w:rsidRPr="00F64A14">
        <w:t xml:space="preserve"> so </w:t>
      </w:r>
      <w:r w:rsidR="00F57B3C">
        <w:t xml:space="preserve">the network </w:t>
      </w:r>
      <w:r w:rsidR="00F64A14" w:rsidRPr="00F64A14">
        <w:t xml:space="preserve">performed badly due to </w:t>
      </w:r>
      <w:r w:rsidR="00F57B3C">
        <w:t xml:space="preserve">this </w:t>
      </w:r>
      <w:r w:rsidR="00F64A14" w:rsidRPr="00F64A14">
        <w:t>cause.</w:t>
      </w:r>
    </w:p>
    <w:p w14:paraId="0CDEF07D" w14:textId="35DCFFBC" w:rsidR="00A771EB" w:rsidRPr="00BD593C" w:rsidRDefault="009C126B" w:rsidP="00D47498">
      <w:pPr>
        <w:pStyle w:val="ListParagraph"/>
      </w:pPr>
      <w:r w:rsidRPr="009C126B">
        <w:t xml:space="preserve">CC+CP+TD has been impacted by the vanishing of the gradient problem in the tiny dataset as seen in the flower dataset, maybe the viper dataset is very big as the pixelated and the artifacts problem in the flower translation has </w:t>
      </w:r>
      <w:r w:rsidR="00D550AD">
        <w:t>diminished</w:t>
      </w:r>
      <w:r w:rsidRPr="009C126B">
        <w:t xml:space="preserve"> even better.</w:t>
      </w:r>
    </w:p>
    <w:p w14:paraId="32AB7526" w14:textId="77777777" w:rsidR="00EA6C9F" w:rsidRDefault="00EA6C9F" w:rsidP="00836C21">
      <w:pPr>
        <w:pStyle w:val="Heading3"/>
      </w:pPr>
      <w:bookmarkStart w:id="259" w:name="_Toc51406955"/>
      <w:r>
        <w:t>Face to Face</w:t>
      </w:r>
      <w:bookmarkEnd w:id="259"/>
      <w:r>
        <w:t xml:space="preserve"> </w:t>
      </w:r>
    </w:p>
    <w:p w14:paraId="591E1EB7" w14:textId="60A47D3A" w:rsidR="00EA6C9F" w:rsidRDefault="00EA6C9F" w:rsidP="00EA6C9F">
      <w:r>
        <w:t xml:space="preserve">For this dataset, we evaluate Barack Obama ↔ Donald Trump using </w:t>
      </w:r>
      <w:r w:rsidR="00BD593C">
        <w:t xml:space="preserve">the </w:t>
      </w:r>
      <w:r w:rsidR="00273B7D">
        <w:t>Recycle</w:t>
      </w:r>
      <w:r w:rsidR="00AC5123">
        <w:t>-</w:t>
      </w:r>
      <w:r w:rsidR="00273B7D">
        <w:t xml:space="preserve">GAN </w:t>
      </w:r>
      <w:r w:rsidR="009A1E54">
        <w:t>configuration</w:t>
      </w:r>
      <w:r w:rsidR="009B0995">
        <w:t xml:space="preserve">. The IS result clearly shows this thesis work </w:t>
      </w:r>
      <w:r w:rsidR="00D550AD">
        <w:t xml:space="preserve">(RC+TD) </w:t>
      </w:r>
      <w:r w:rsidR="009B0995">
        <w:t xml:space="preserve">advantages over </w:t>
      </w:r>
      <w:proofErr w:type="spellStart"/>
      <w:r w:rsidR="009B0995">
        <w:t>ReCycle</w:t>
      </w:r>
      <w:proofErr w:type="spellEnd"/>
      <w:r w:rsidR="009B0995">
        <w:t>-GAN(RC)</w:t>
      </w:r>
      <w:r w:rsidR="00D550AD">
        <w:t xml:space="preserve">. </w:t>
      </w:r>
      <w:proofErr w:type="spellStart"/>
      <w:r w:rsidR="009B0995">
        <w:t>ReCycle</w:t>
      </w:r>
      <w:proofErr w:type="spellEnd"/>
      <w:r w:rsidR="009B0995">
        <w:t xml:space="preserve">-GAN </w:t>
      </w:r>
      <w:r w:rsidR="00322390">
        <w:t xml:space="preserve">with </w:t>
      </w:r>
      <w:r w:rsidR="00D550AD">
        <w:t>Temporal</w:t>
      </w:r>
      <w:r w:rsidR="00322390">
        <w:t xml:space="preserve"> </w:t>
      </w:r>
      <w:r w:rsidR="00D550AD">
        <w:t>warping</w:t>
      </w:r>
      <w:r w:rsidR="00322390">
        <w:t xml:space="preserve"> and </w:t>
      </w:r>
      <w:r w:rsidR="009B0995">
        <w:t>temporal Discriminator (</w:t>
      </w:r>
      <w:r w:rsidR="00015311">
        <w:t>R</w:t>
      </w:r>
      <w:r w:rsidR="009B0995">
        <w:t>C+</w:t>
      </w:r>
      <w:r w:rsidR="00015311">
        <w:t>TD</w:t>
      </w:r>
      <w:r w:rsidR="009B0995">
        <w:t>)</w:t>
      </w:r>
      <w:r w:rsidR="00322390">
        <w:t xml:space="preserve"> </w:t>
      </w:r>
      <w:r w:rsidR="00A771EB">
        <w:t>(</w:t>
      </w:r>
      <w:r w:rsidR="00322390" w:rsidRPr="00322390">
        <w:rPr>
          <w:b/>
          <w:bCs/>
        </w:rPr>
        <w:t>R.B</w:t>
      </w:r>
      <w:r w:rsidR="00322390">
        <w:t xml:space="preserve"> </w:t>
      </w:r>
      <w:r w:rsidR="00A771EB">
        <w:t xml:space="preserve">Content preserving network can’t be implemented in this work since this work focus on </w:t>
      </w:r>
      <w:r w:rsidR="00322390">
        <w:t xml:space="preserve">video </w:t>
      </w:r>
      <w:r w:rsidR="00A771EB">
        <w:t>Retargeting)</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5CDF5417" w:rsidR="00764E48" w:rsidRDefault="00764E48" w:rsidP="00D40699">
      <w:pPr>
        <w:pStyle w:val="Title"/>
      </w:pPr>
      <w:r>
        <w:lastRenderedPageBreak/>
        <w:t xml:space="preserve">CHAPTER </w:t>
      </w:r>
      <w:r w:rsidR="003779B1">
        <w:t>SEVEN</w:t>
      </w:r>
    </w:p>
    <w:p w14:paraId="585D51ED" w14:textId="6F33D263" w:rsidR="00EB4071" w:rsidRDefault="00EB4071" w:rsidP="004F7081">
      <w:pPr>
        <w:pStyle w:val="Heading1"/>
        <w:numPr>
          <w:ilvl w:val="0"/>
          <w:numId w:val="43"/>
        </w:numPr>
      </w:pPr>
      <w:bookmarkStart w:id="260" w:name="_Toc51406956"/>
      <w:r>
        <w:t>Conclusion and Future work</w:t>
      </w:r>
      <w:bookmarkEnd w:id="260"/>
    </w:p>
    <w:p w14:paraId="037EDA3B" w14:textId="38DB4008" w:rsidR="00851C68" w:rsidRDefault="00851C68" w:rsidP="009217CA">
      <w:pPr>
        <w:pStyle w:val="Heading2"/>
      </w:pPr>
      <w:bookmarkStart w:id="261" w:name="_Toc51406957"/>
      <w:r w:rsidRPr="00851C68">
        <w:t>Conclusion</w:t>
      </w:r>
      <w:bookmarkEnd w:id="261"/>
    </w:p>
    <w:p w14:paraId="3FD76DE8" w14:textId="77777777" w:rsidR="00851C68" w:rsidRDefault="00851C68" w:rsidP="009217CA">
      <w:pPr>
        <w:pStyle w:val="Heading2"/>
      </w:pPr>
      <w:bookmarkStart w:id="262" w:name="_Toc51406958"/>
      <w:r>
        <w:t>Future work</w:t>
      </w:r>
      <w:bookmarkEnd w:id="262"/>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36FAAF68" w:rsidR="001C1FA8" w:rsidRPr="005A0995" w:rsidRDefault="001C1FA8" w:rsidP="00D40699">
      <w:pPr>
        <w:pStyle w:val="Title"/>
      </w:pPr>
      <w:r w:rsidRPr="005A0995">
        <w:lastRenderedPageBreak/>
        <w:t>References</w:t>
      </w:r>
      <w:bookmarkEnd w:id="222"/>
    </w:p>
    <w:p w14:paraId="6D7AF51B" w14:textId="16EA6268" w:rsidR="00F7780F" w:rsidRPr="00F7780F" w:rsidRDefault="001C1FA8" w:rsidP="00F7780F">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F7780F" w:rsidRPr="00F7780F">
        <w:rPr>
          <w:rFonts w:ascii="Calibri" w:hAnsi="Calibri" w:cs="Calibri"/>
          <w:noProof/>
        </w:rPr>
        <w:t>[1]</w:t>
      </w:r>
      <w:r w:rsidR="00F7780F" w:rsidRPr="00F7780F">
        <w:rPr>
          <w:rFonts w:ascii="Calibri" w:hAnsi="Calibri" w:cs="Calibri"/>
          <w:noProof/>
        </w:rPr>
        <w:tab/>
        <w:t xml:space="preserve">M. Cleary, </w:t>
      </w:r>
      <w:r w:rsidR="00F7780F" w:rsidRPr="00F7780F">
        <w:rPr>
          <w:rFonts w:ascii="Calibri" w:hAnsi="Calibri" w:cs="Calibri"/>
          <w:i/>
          <w:iCs/>
          <w:noProof/>
        </w:rPr>
        <w:t>Python Data Science</w:t>
      </w:r>
      <w:r w:rsidR="00F7780F" w:rsidRPr="00F7780F">
        <w:rPr>
          <w:rFonts w:ascii="Calibri" w:hAnsi="Calibri" w:cs="Calibri"/>
          <w:noProof/>
        </w:rPr>
        <w:t>, vol. 53, no. 9. O’Reilly Media, Inc, 2019.</w:t>
      </w:r>
    </w:p>
    <w:p w14:paraId="211A0EF6"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w:t>
      </w:r>
      <w:r w:rsidRPr="00F7780F">
        <w:rPr>
          <w:rFonts w:ascii="Calibri" w:hAnsi="Calibri" w:cs="Calibri"/>
          <w:noProof/>
        </w:rPr>
        <w:tab/>
        <w:t xml:space="preserve">R. Rojas, “Neural Networks: A Systematic Introduction. ,” </w:t>
      </w:r>
      <w:r w:rsidRPr="00F7780F">
        <w:rPr>
          <w:rFonts w:ascii="Calibri" w:hAnsi="Calibri" w:cs="Calibri"/>
          <w:i/>
          <w:iCs/>
          <w:noProof/>
        </w:rPr>
        <w:t>Springer New York, NY, USA -Verlag New York, Inc.</w:t>
      </w:r>
      <w:r w:rsidRPr="00F7780F">
        <w:rPr>
          <w:rFonts w:ascii="Calibri" w:hAnsi="Calibri" w:cs="Calibri"/>
          <w:noProof/>
        </w:rPr>
        <w:t>, 1996.</w:t>
      </w:r>
    </w:p>
    <w:p w14:paraId="7FBCBA78"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w:t>
      </w:r>
      <w:r w:rsidRPr="00F7780F">
        <w:rPr>
          <w:rFonts w:ascii="Calibri" w:hAnsi="Calibri" w:cs="Calibri"/>
          <w:noProof/>
        </w:rPr>
        <w:tab/>
        <w:t xml:space="preserve">G. E. H. Alex Krizhevsky, Ilya Sutskever, “ImageNet Classification with Deep Convolutional Neural Networks,” </w:t>
      </w:r>
      <w:r w:rsidRPr="00F7780F">
        <w:rPr>
          <w:rFonts w:ascii="Calibri" w:hAnsi="Calibri" w:cs="Calibri"/>
          <w:i/>
          <w:iCs/>
          <w:noProof/>
        </w:rPr>
        <w:t>ILSVRC2012</w:t>
      </w:r>
      <w:r w:rsidRPr="00F7780F">
        <w:rPr>
          <w:rFonts w:ascii="Calibri" w:hAnsi="Calibri" w:cs="Calibri"/>
          <w:noProof/>
        </w:rPr>
        <w:t>, pp. 1–1432, 2007.</w:t>
      </w:r>
    </w:p>
    <w:p w14:paraId="064A9C4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4]</w:t>
      </w:r>
      <w:r w:rsidRPr="00F7780F">
        <w:rPr>
          <w:rFonts w:ascii="Calibri" w:hAnsi="Calibri" w:cs="Calibri"/>
          <w:noProof/>
        </w:rPr>
        <w:tab/>
        <w:t xml:space="preserve">Y. LeCun, L. Bottou, Y. Bengio, and P. Haffner, “Gradient-based learning applied to document recognition,” </w:t>
      </w:r>
      <w:r w:rsidRPr="00F7780F">
        <w:rPr>
          <w:rFonts w:ascii="Calibri" w:hAnsi="Calibri" w:cs="Calibri"/>
          <w:i/>
          <w:iCs/>
          <w:noProof/>
        </w:rPr>
        <w:t>Proc. IEEE</w:t>
      </w:r>
      <w:r w:rsidRPr="00F7780F">
        <w:rPr>
          <w:rFonts w:ascii="Calibri" w:hAnsi="Calibri" w:cs="Calibri"/>
          <w:noProof/>
        </w:rPr>
        <w:t>, vol. 86, no. 11, pp. 2278–2323, 1998.</w:t>
      </w:r>
    </w:p>
    <w:p w14:paraId="775963D1"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5]</w:t>
      </w:r>
      <w:r w:rsidRPr="00F7780F">
        <w:rPr>
          <w:rFonts w:ascii="Calibri" w:hAnsi="Calibri" w:cs="Calibri"/>
          <w:noProof/>
        </w:rPr>
        <w:tab/>
        <w:t xml:space="preserve">I. Goodfellow </w:t>
      </w:r>
      <w:r w:rsidRPr="00F7780F">
        <w:rPr>
          <w:rFonts w:ascii="Calibri" w:hAnsi="Calibri" w:cs="Calibri"/>
          <w:i/>
          <w:iCs/>
          <w:noProof/>
        </w:rPr>
        <w:t>et al.</w:t>
      </w:r>
      <w:r w:rsidRPr="00F7780F">
        <w:rPr>
          <w:rFonts w:ascii="Calibri" w:hAnsi="Calibri" w:cs="Calibri"/>
          <w:noProof/>
        </w:rPr>
        <w:t xml:space="preserve">, “Generative Adversarial Nets (NIPS version),” </w:t>
      </w:r>
      <w:r w:rsidRPr="00F7780F">
        <w:rPr>
          <w:rFonts w:ascii="Calibri" w:hAnsi="Calibri" w:cs="Calibri"/>
          <w:i/>
          <w:iCs/>
          <w:noProof/>
        </w:rPr>
        <w:t>Adv. Neural Inf. Process. Syst. 27</w:t>
      </w:r>
      <w:r w:rsidRPr="00F7780F">
        <w:rPr>
          <w:rFonts w:ascii="Calibri" w:hAnsi="Calibri" w:cs="Calibri"/>
          <w:noProof/>
        </w:rPr>
        <w:t>, 2014.</w:t>
      </w:r>
    </w:p>
    <w:p w14:paraId="3B5752F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6]</w:t>
      </w:r>
      <w:r w:rsidRPr="00F7780F">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2015D7DF"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7]</w:t>
      </w:r>
      <w:r w:rsidRPr="00F7780F">
        <w:rPr>
          <w:rFonts w:ascii="Calibri" w:hAnsi="Calibri" w:cs="Calibri"/>
          <w:noProof/>
        </w:rPr>
        <w:tab/>
        <w:t xml:space="preserve">D. Dwibedi, Y. Aytar, J. Tompson, P. Sermanet, and A. Zisserman, “Temporal cycle-consistency learning,” </w:t>
      </w:r>
      <w:r w:rsidRPr="00F7780F">
        <w:rPr>
          <w:rFonts w:ascii="Calibri" w:hAnsi="Calibri" w:cs="Calibri"/>
          <w:i/>
          <w:iCs/>
          <w:noProof/>
        </w:rPr>
        <w:t>Proc. IEEE Comput. Soc. Conf. Comput. Vis. Pattern Recognit.</w:t>
      </w:r>
      <w:r w:rsidRPr="00F7780F">
        <w:rPr>
          <w:rFonts w:ascii="Calibri" w:hAnsi="Calibri" w:cs="Calibri"/>
          <w:noProof/>
        </w:rPr>
        <w:t>, vol. 2019-June, no. 12, pp. 1801–1810, Apr. 2019.</w:t>
      </w:r>
    </w:p>
    <w:p w14:paraId="01074435"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8]</w:t>
      </w:r>
      <w:r w:rsidRPr="00F7780F">
        <w:rPr>
          <w:rFonts w:ascii="Calibri" w:hAnsi="Calibri" w:cs="Calibri"/>
          <w:noProof/>
        </w:rPr>
        <w:tab/>
        <w:t xml:space="preserve">P. Isola, J. Y. Zhu, T. Zhou, and A. A. Efros, “Image-to-image translation with conditional adversarial networks,” in </w:t>
      </w:r>
      <w:r w:rsidRPr="00F7780F">
        <w:rPr>
          <w:rFonts w:ascii="Calibri" w:hAnsi="Calibri" w:cs="Calibri"/>
          <w:i/>
          <w:iCs/>
          <w:noProof/>
        </w:rPr>
        <w:t>Proceedings - 30th IEEE Conference on Computer Vision and Pattern Recognition, CVPR 2017</w:t>
      </w:r>
      <w:r w:rsidRPr="00F7780F">
        <w:rPr>
          <w:rFonts w:ascii="Calibri" w:hAnsi="Calibri" w:cs="Calibri"/>
          <w:noProof/>
        </w:rPr>
        <w:t>, 2017, vol. 2017-Janua, pp. 5967–5976.</w:t>
      </w:r>
    </w:p>
    <w:p w14:paraId="0ED04F9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9]</w:t>
      </w:r>
      <w:r w:rsidRPr="00F7780F">
        <w:rPr>
          <w:rFonts w:ascii="Calibri" w:hAnsi="Calibri" w:cs="Calibri"/>
          <w:noProof/>
        </w:rPr>
        <w:tab/>
        <w:t xml:space="preserve">J. Y. Zhu, T. Park, P. Isola, and A. A. Efros, “Unpaired Image-to-Image Translation Using Cycle-Consistent Adversarial Networks,” in </w:t>
      </w:r>
      <w:r w:rsidRPr="00F7780F">
        <w:rPr>
          <w:rFonts w:ascii="Calibri" w:hAnsi="Calibri" w:cs="Calibri"/>
          <w:i/>
          <w:iCs/>
          <w:noProof/>
        </w:rPr>
        <w:t>Proceedings of the IEEE International Conference on Computer Vision</w:t>
      </w:r>
      <w:r w:rsidRPr="00F7780F">
        <w:rPr>
          <w:rFonts w:ascii="Calibri" w:hAnsi="Calibri" w:cs="Calibri"/>
          <w:noProof/>
        </w:rPr>
        <w:t>, 2017, vol. 2017-Octob, pp. 2242–2251.</w:t>
      </w:r>
    </w:p>
    <w:p w14:paraId="688A1F6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0]</w:t>
      </w:r>
      <w:r w:rsidRPr="00F7780F">
        <w:rPr>
          <w:rFonts w:ascii="Calibri" w:hAnsi="Calibri" w:cs="Calibri"/>
          <w:noProof/>
        </w:rPr>
        <w:tab/>
        <w:t>M. Mirza and S. Osindero, “Conditional Generative Adversarial Nets,” Nov. 2014.</w:t>
      </w:r>
    </w:p>
    <w:p w14:paraId="15E2DB8B"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1]</w:t>
      </w:r>
      <w:r w:rsidRPr="00F7780F">
        <w:rPr>
          <w:rFonts w:ascii="Calibri" w:hAnsi="Calibri" w:cs="Calibri"/>
          <w:noProof/>
        </w:rPr>
        <w:tab/>
        <w:t xml:space="preserve">C. Cao, Q. Hou, and K. Zhou, “Displaced dynamic expression regression for real-time facial tracking and animation,” in </w:t>
      </w:r>
      <w:r w:rsidRPr="00F7780F">
        <w:rPr>
          <w:rFonts w:ascii="Calibri" w:hAnsi="Calibri" w:cs="Calibri"/>
          <w:i/>
          <w:iCs/>
          <w:noProof/>
        </w:rPr>
        <w:t>ACM Transactions on Graphics</w:t>
      </w:r>
      <w:r w:rsidRPr="00F7780F">
        <w:rPr>
          <w:rFonts w:ascii="Calibri" w:hAnsi="Calibri" w:cs="Calibri"/>
          <w:noProof/>
        </w:rPr>
        <w:t>, 2014, vol. 33, no. 4.</w:t>
      </w:r>
    </w:p>
    <w:p w14:paraId="3B0D12B4"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lastRenderedPageBreak/>
        <w:t>[12]</w:t>
      </w:r>
      <w:r w:rsidRPr="00F7780F">
        <w:rPr>
          <w:rFonts w:ascii="Calibri" w:hAnsi="Calibri" w:cs="Calibri"/>
          <w:noProof/>
        </w:rPr>
        <w:tab/>
        <w:t xml:space="preserve">A. Bansal, S. Ma, D. Ramanan, and Y. Sheikh, “Recycle-GAN: Unsupervised Video Retargeting,” in </w:t>
      </w:r>
      <w:r w:rsidRPr="00F7780F">
        <w:rPr>
          <w:rFonts w:ascii="Calibri" w:hAnsi="Calibri" w:cs="Calibri"/>
          <w:i/>
          <w:iCs/>
          <w:noProof/>
        </w:rPr>
        <w:t>Lecture Notes in Computer Science (including subseries Lecture Notes in Artificial Intelligence and Lecture Notes in Bioinformatics)</w:t>
      </w:r>
      <w:r w:rsidRPr="00F7780F">
        <w:rPr>
          <w:rFonts w:ascii="Calibri" w:hAnsi="Calibri" w:cs="Calibri"/>
          <w:noProof/>
        </w:rPr>
        <w:t>, 2018, vol. 11209 LNCS, pp. 122–138.</w:t>
      </w:r>
    </w:p>
    <w:p w14:paraId="7F93477F"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3]</w:t>
      </w:r>
      <w:r w:rsidRPr="00F7780F">
        <w:rPr>
          <w:rFonts w:ascii="Calibri" w:hAnsi="Calibri" w:cs="Calibri"/>
          <w:noProof/>
        </w:rPr>
        <w:tab/>
        <w:t xml:space="preserve">K. Park, S. Woo, D. Kim, D. Cho, and I. S. Kweon, “Preserving semantic and temporal consistency for unpaired video-to-video translation,” </w:t>
      </w:r>
      <w:r w:rsidRPr="00F7780F">
        <w:rPr>
          <w:rFonts w:ascii="Calibri" w:hAnsi="Calibri" w:cs="Calibri"/>
          <w:i/>
          <w:iCs/>
          <w:noProof/>
        </w:rPr>
        <w:t>MM 2019 - Proc. 27th ACM Int. Conf. Multimed.</w:t>
      </w:r>
      <w:r w:rsidRPr="00F7780F">
        <w:rPr>
          <w:rFonts w:ascii="Calibri" w:hAnsi="Calibri" w:cs="Calibri"/>
          <w:noProof/>
        </w:rPr>
        <w:t>, pp. 1248–1257, Aug. 2019.</w:t>
      </w:r>
    </w:p>
    <w:p w14:paraId="502AD79C"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4]</w:t>
      </w:r>
      <w:r w:rsidRPr="00F7780F">
        <w:rPr>
          <w:rFonts w:ascii="Calibri" w:hAnsi="Calibri" w:cs="Calibri"/>
          <w:noProof/>
        </w:rPr>
        <w:tab/>
        <w:t xml:space="preserve">A. Radford, L. Metz, and S. Chintala, “Unsupervised representation learning with deep convolutional generative adversarial networks,” in </w:t>
      </w:r>
      <w:r w:rsidRPr="00F7780F">
        <w:rPr>
          <w:rFonts w:ascii="Calibri" w:hAnsi="Calibri" w:cs="Calibri"/>
          <w:i/>
          <w:iCs/>
          <w:noProof/>
        </w:rPr>
        <w:t>4th International Conference on Learning Representations, ICLR 2016 - Conference Track Proceedings</w:t>
      </w:r>
      <w:r w:rsidRPr="00F7780F">
        <w:rPr>
          <w:rFonts w:ascii="Calibri" w:hAnsi="Calibri" w:cs="Calibri"/>
          <w:noProof/>
        </w:rPr>
        <w:t>, 2016.</w:t>
      </w:r>
    </w:p>
    <w:p w14:paraId="169E5AE9"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5]</w:t>
      </w:r>
      <w:r w:rsidRPr="00F7780F">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54124AF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6]</w:t>
      </w:r>
      <w:r w:rsidRPr="00F7780F">
        <w:rPr>
          <w:rFonts w:ascii="Calibri" w:hAnsi="Calibri" w:cs="Calibri"/>
          <w:noProof/>
        </w:rPr>
        <w:tab/>
        <w:t xml:space="preserve">Y. Choi, M. Choi, M. Kim, J. W. Ha, S. Kim, and J. Choo, “StarGAN: Unified Generative Adversarial Networks for Multi-domain Image-to-Image Translation,” </w:t>
      </w:r>
      <w:r w:rsidRPr="00F7780F">
        <w:rPr>
          <w:rFonts w:ascii="Calibri" w:hAnsi="Calibri" w:cs="Calibri"/>
          <w:i/>
          <w:iCs/>
          <w:noProof/>
        </w:rPr>
        <w:t>Proc. IEEE Comput. Soc. Conf. Comput. Vis. Pattern Recognit.</w:t>
      </w:r>
      <w:r w:rsidRPr="00F7780F">
        <w:rPr>
          <w:rFonts w:ascii="Calibri" w:hAnsi="Calibri" w:cs="Calibri"/>
          <w:noProof/>
        </w:rPr>
        <w:t>, pp. 8789–8797, Nov. 2018.</w:t>
      </w:r>
    </w:p>
    <w:p w14:paraId="5CD22FDB"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7]</w:t>
      </w:r>
      <w:r w:rsidRPr="00F7780F">
        <w:rPr>
          <w:rFonts w:ascii="Calibri" w:hAnsi="Calibri" w:cs="Calibri"/>
          <w:noProof/>
        </w:rPr>
        <w:tab/>
        <w:t xml:space="preserve">H. Huang </w:t>
      </w:r>
      <w:r w:rsidRPr="00F7780F">
        <w:rPr>
          <w:rFonts w:ascii="Calibri" w:hAnsi="Calibri" w:cs="Calibri"/>
          <w:i/>
          <w:iCs/>
          <w:noProof/>
        </w:rPr>
        <w:t>et al.</w:t>
      </w:r>
      <w:r w:rsidRPr="00F7780F">
        <w:rPr>
          <w:rFonts w:ascii="Calibri" w:hAnsi="Calibri" w:cs="Calibri"/>
          <w:noProof/>
        </w:rPr>
        <w:t xml:space="preserve">, “Real-time neural style transfer for videos,” in </w:t>
      </w:r>
      <w:r w:rsidRPr="00F7780F">
        <w:rPr>
          <w:rFonts w:ascii="Calibri" w:hAnsi="Calibri" w:cs="Calibri"/>
          <w:i/>
          <w:iCs/>
          <w:noProof/>
        </w:rPr>
        <w:t>Proceedings - 30th IEEE Conference on Computer Vision and Pattern Recognition, CVPR 2017</w:t>
      </w:r>
      <w:r w:rsidRPr="00F7780F">
        <w:rPr>
          <w:rFonts w:ascii="Calibri" w:hAnsi="Calibri" w:cs="Calibri"/>
          <w:noProof/>
        </w:rPr>
        <w:t>, 2017, vol. 2017-Janua, pp. 7044–7052.</w:t>
      </w:r>
    </w:p>
    <w:p w14:paraId="0682CDC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8]</w:t>
      </w:r>
      <w:r w:rsidRPr="00F7780F">
        <w:rPr>
          <w:rFonts w:ascii="Calibri" w:hAnsi="Calibri" w:cs="Calibri"/>
          <w:noProof/>
        </w:rPr>
        <w:tab/>
        <w:t xml:space="preserve">D. Chen, J. Liao, L. Yuan, N. Yu, and G. Hua, “Coherent Online Video Style Transfer,” in </w:t>
      </w:r>
      <w:r w:rsidRPr="00F7780F">
        <w:rPr>
          <w:rFonts w:ascii="Calibri" w:hAnsi="Calibri" w:cs="Calibri"/>
          <w:i/>
          <w:iCs/>
          <w:noProof/>
        </w:rPr>
        <w:t>Proceedings of the IEEE International Conference on Computer Vision</w:t>
      </w:r>
      <w:r w:rsidRPr="00F7780F">
        <w:rPr>
          <w:rFonts w:ascii="Calibri" w:hAnsi="Calibri" w:cs="Calibri"/>
          <w:noProof/>
        </w:rPr>
        <w:t>, 2017, vol. 2017-Octob, pp. 1114–1123.</w:t>
      </w:r>
    </w:p>
    <w:p w14:paraId="631C663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9]</w:t>
      </w:r>
      <w:r w:rsidRPr="00F7780F">
        <w:rPr>
          <w:rFonts w:ascii="Calibri" w:hAnsi="Calibri" w:cs="Calibri"/>
          <w:noProof/>
        </w:rPr>
        <w:tab/>
        <w:t>T. R. Shaham, T. Dekel, and T. Michaeli, “SinGAN: Learning a Generative Model from a Single Natural Image,” May 2019.</w:t>
      </w:r>
    </w:p>
    <w:p w14:paraId="538A248B"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0]</w:t>
      </w:r>
      <w:r w:rsidRPr="00F7780F">
        <w:rPr>
          <w:rFonts w:ascii="Calibri" w:hAnsi="Calibri" w:cs="Calibri"/>
          <w:noProof/>
        </w:rPr>
        <w:tab/>
        <w:t xml:space="preserve">X. Wei, S. Feng, J. Zhu, and H. Su, “Video-to-video translation with global temporal </w:t>
      </w:r>
      <w:r w:rsidRPr="00F7780F">
        <w:rPr>
          <w:rFonts w:ascii="Calibri" w:hAnsi="Calibri" w:cs="Calibri"/>
          <w:noProof/>
        </w:rPr>
        <w:lastRenderedPageBreak/>
        <w:t xml:space="preserve">consistency,” </w:t>
      </w:r>
      <w:r w:rsidRPr="00F7780F">
        <w:rPr>
          <w:rFonts w:ascii="Calibri" w:hAnsi="Calibri" w:cs="Calibri"/>
          <w:i/>
          <w:iCs/>
          <w:noProof/>
        </w:rPr>
        <w:t>MM 2018 - Proc. 2018 ACM Multimed. Conf.</w:t>
      </w:r>
      <w:r w:rsidRPr="00F7780F">
        <w:rPr>
          <w:rFonts w:ascii="Calibri" w:hAnsi="Calibri" w:cs="Calibri"/>
          <w:noProof/>
        </w:rPr>
        <w:t>, pp. 18–25, 2018.</w:t>
      </w:r>
    </w:p>
    <w:p w14:paraId="75A8DD28"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1]</w:t>
      </w:r>
      <w:r w:rsidRPr="00F7780F">
        <w:rPr>
          <w:rFonts w:ascii="Calibri" w:hAnsi="Calibri" w:cs="Calibri"/>
          <w:noProof/>
        </w:rPr>
        <w:tab/>
        <w:t xml:space="preserve">E. Ilg, N. Mayer, T. Saikia, M. Keuper, A. Dosovitskiy, and T. Brox, “FlowNet 2.0: Evolution of optical flow estimation with deep networks,” in </w:t>
      </w:r>
      <w:r w:rsidRPr="00F7780F">
        <w:rPr>
          <w:rFonts w:ascii="Calibri" w:hAnsi="Calibri" w:cs="Calibri"/>
          <w:i/>
          <w:iCs/>
          <w:noProof/>
        </w:rPr>
        <w:t>Proceedings - 30th IEEE Conference on Computer Vision and Pattern Recognition, CVPR 2017</w:t>
      </w:r>
      <w:r w:rsidRPr="00F7780F">
        <w:rPr>
          <w:rFonts w:ascii="Calibri" w:hAnsi="Calibri" w:cs="Calibri"/>
          <w:noProof/>
        </w:rPr>
        <w:t>, 2017, vol. 2017-Janua, pp. 1647–1655.</w:t>
      </w:r>
    </w:p>
    <w:p w14:paraId="6A39409D"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2]</w:t>
      </w:r>
      <w:r w:rsidRPr="00F7780F">
        <w:rPr>
          <w:rFonts w:ascii="Calibri" w:hAnsi="Calibri" w:cs="Calibri"/>
          <w:noProof/>
        </w:rPr>
        <w:tab/>
        <w:t xml:space="preserve">D. Sun, X. Yang, M. Y. Liu, and J. Kautz, “PWC-Net: CNNs for Optical Flow Using Pyramid, Warping, and Cost Volume,” in </w:t>
      </w:r>
      <w:r w:rsidRPr="00F7780F">
        <w:rPr>
          <w:rFonts w:ascii="Calibri" w:hAnsi="Calibri" w:cs="Calibri"/>
          <w:i/>
          <w:iCs/>
          <w:noProof/>
        </w:rPr>
        <w:t>Proceedings of the IEEE Computer Society Conference on Computer Vision and Pattern Recognition</w:t>
      </w:r>
      <w:r w:rsidRPr="00F7780F">
        <w:rPr>
          <w:rFonts w:ascii="Calibri" w:hAnsi="Calibri" w:cs="Calibri"/>
          <w:noProof/>
        </w:rPr>
        <w:t>, 2018, pp. 8934–8943.</w:t>
      </w:r>
    </w:p>
    <w:p w14:paraId="3170B54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3]</w:t>
      </w:r>
      <w:r w:rsidRPr="00F7780F">
        <w:rPr>
          <w:rFonts w:ascii="Calibri" w:hAnsi="Calibri" w:cs="Calibri"/>
          <w:noProof/>
        </w:rPr>
        <w:tab/>
        <w:t xml:space="preserve">A. Dosovitskiy </w:t>
      </w:r>
      <w:r w:rsidRPr="00F7780F">
        <w:rPr>
          <w:rFonts w:ascii="Calibri" w:hAnsi="Calibri" w:cs="Calibri"/>
          <w:i/>
          <w:iCs/>
          <w:noProof/>
        </w:rPr>
        <w:t>et al.</w:t>
      </w:r>
      <w:r w:rsidRPr="00F7780F">
        <w:rPr>
          <w:rFonts w:ascii="Calibri" w:hAnsi="Calibri" w:cs="Calibri"/>
          <w:noProof/>
        </w:rPr>
        <w:t xml:space="preserve">, “FlowNet: Learning optical flow with convolutional networks,” </w:t>
      </w:r>
      <w:r w:rsidRPr="00F7780F">
        <w:rPr>
          <w:rFonts w:ascii="Calibri" w:hAnsi="Calibri" w:cs="Calibri"/>
          <w:i/>
          <w:iCs/>
          <w:noProof/>
        </w:rPr>
        <w:t>Proc. IEEE Int. Conf. Comput. Vis.</w:t>
      </w:r>
      <w:r w:rsidRPr="00F7780F">
        <w:rPr>
          <w:rFonts w:ascii="Calibri" w:hAnsi="Calibri" w:cs="Calibri"/>
          <w:noProof/>
        </w:rPr>
        <w:t>, vol. 2015 Inter, pp. 2758–2766, 2015.</w:t>
      </w:r>
    </w:p>
    <w:p w14:paraId="4BE65FDF"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4]</w:t>
      </w:r>
      <w:r w:rsidRPr="00F7780F">
        <w:rPr>
          <w:rFonts w:ascii="Calibri" w:hAnsi="Calibri" w:cs="Calibri"/>
          <w:noProof/>
        </w:rPr>
        <w:tab/>
        <w:t xml:space="preserve">D. Sun, X. Yang, M. Y. Liu, and J. Kautz, “PWC-Net: CNNs for Optical Flow Using Pyramid, Warping, and Cost Volume,” in </w:t>
      </w:r>
      <w:r w:rsidRPr="00F7780F">
        <w:rPr>
          <w:rFonts w:ascii="Calibri" w:hAnsi="Calibri" w:cs="Calibri"/>
          <w:i/>
          <w:iCs/>
          <w:noProof/>
        </w:rPr>
        <w:t>Proceedings of the IEEE Computer Society Conference on Computer Vision and Pattern Recognition</w:t>
      </w:r>
      <w:r w:rsidRPr="00F7780F">
        <w:rPr>
          <w:rFonts w:ascii="Calibri" w:hAnsi="Calibri" w:cs="Calibri"/>
          <w:noProof/>
        </w:rPr>
        <w:t>, 2018, pp. 8934–8943.</w:t>
      </w:r>
    </w:p>
    <w:p w14:paraId="5FF8BF0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5]</w:t>
      </w:r>
      <w:r w:rsidRPr="00F7780F">
        <w:rPr>
          <w:rFonts w:ascii="Calibri" w:hAnsi="Calibri" w:cs="Calibri"/>
          <w:noProof/>
        </w:rPr>
        <w:tab/>
        <w:t xml:space="preserve">D. J. Butler, J. Wulff, G. B. Stanley, and M. J. Black, “A naturalistic open source movie for optical flow evaluation,” in </w:t>
      </w:r>
      <w:r w:rsidRPr="00F7780F">
        <w:rPr>
          <w:rFonts w:ascii="Calibri" w:hAnsi="Calibri" w:cs="Calibri"/>
          <w:i/>
          <w:iCs/>
          <w:noProof/>
        </w:rPr>
        <w:t>Lecture Notes in Computer Science (including subseries Lecture Notes in Artificial Intelligence and Lecture Notes in Bioinformatics)</w:t>
      </w:r>
      <w:r w:rsidRPr="00F7780F">
        <w:rPr>
          <w:rFonts w:ascii="Calibri" w:hAnsi="Calibri" w:cs="Calibri"/>
          <w:noProof/>
        </w:rPr>
        <w:t>, 2012, vol. 7577 LNCS, no. PART 6, pp. 611–625.</w:t>
      </w:r>
    </w:p>
    <w:p w14:paraId="64C49720"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6]</w:t>
      </w:r>
      <w:r w:rsidRPr="00F7780F">
        <w:rPr>
          <w:rFonts w:ascii="Calibri" w:hAnsi="Calibri" w:cs="Calibri"/>
          <w:noProof/>
        </w:rPr>
        <w:tab/>
        <w:t xml:space="preserve">J. P. Bennett, “Everybody Dance Now!,” </w:t>
      </w:r>
      <w:r w:rsidRPr="00F7780F">
        <w:rPr>
          <w:rFonts w:ascii="Calibri" w:hAnsi="Calibri" w:cs="Calibri"/>
          <w:i/>
          <w:iCs/>
          <w:noProof/>
        </w:rPr>
        <w:t>J. Phys. Educ. Recreat. Danc.</w:t>
      </w:r>
      <w:r w:rsidRPr="00F7780F">
        <w:rPr>
          <w:rFonts w:ascii="Calibri" w:hAnsi="Calibri" w:cs="Calibri"/>
          <w:noProof/>
        </w:rPr>
        <w:t>, vol. 77, no. 1, pp. 6–7, Jan. 2019.</w:t>
      </w:r>
    </w:p>
    <w:p w14:paraId="64E699F0"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7]</w:t>
      </w:r>
      <w:r w:rsidRPr="00F7780F">
        <w:rPr>
          <w:rFonts w:ascii="Calibri" w:hAnsi="Calibri" w:cs="Calibri"/>
          <w:noProof/>
        </w:rPr>
        <w:tab/>
        <w:t xml:space="preserve">S. Webber, M. Harrop, J. Downs, T. Cox, N. Wouters, and A. Vande Moere, “Everybody Dance Now: Tensions between participation and performance in interactive public installations,” </w:t>
      </w:r>
      <w:r w:rsidRPr="00F7780F">
        <w:rPr>
          <w:rFonts w:ascii="Calibri" w:hAnsi="Calibri" w:cs="Calibri"/>
          <w:i/>
          <w:iCs/>
          <w:noProof/>
        </w:rPr>
        <w:t>OzCHI 2015 Being Hum. - Conf. Proc.</w:t>
      </w:r>
      <w:r w:rsidRPr="00F7780F">
        <w:rPr>
          <w:rFonts w:ascii="Calibri" w:hAnsi="Calibri" w:cs="Calibri"/>
          <w:noProof/>
        </w:rPr>
        <w:t>, pp. 284–288, 2015.</w:t>
      </w:r>
    </w:p>
    <w:p w14:paraId="7DAC7AEE"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8]</w:t>
      </w:r>
      <w:r w:rsidRPr="00F7780F">
        <w:rPr>
          <w:rFonts w:ascii="Calibri" w:hAnsi="Calibri" w:cs="Calibri"/>
          <w:noProof/>
        </w:rPr>
        <w:tab/>
        <w:t>A. Siarohin, S. Lathuilière, S. Tulyakov, E. Ricci, and N. Sebe, “Animating Arbitrary Objects via Deep Motion Transfer,” 2018.</w:t>
      </w:r>
    </w:p>
    <w:p w14:paraId="5CF4E82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9]</w:t>
      </w:r>
      <w:r w:rsidRPr="00F7780F">
        <w:rPr>
          <w:rFonts w:ascii="Calibri" w:hAnsi="Calibri" w:cs="Calibri"/>
          <w:noProof/>
        </w:rPr>
        <w:tab/>
        <w:t>D. Bashkirova, B. Usman, and K. Saenko, “Unsupervised Video-to-Video Translation,” no. Nips, 2018.</w:t>
      </w:r>
    </w:p>
    <w:p w14:paraId="3A7A3AF1"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lastRenderedPageBreak/>
        <w:t>[30]</w:t>
      </w:r>
      <w:r w:rsidRPr="00F7780F">
        <w:rPr>
          <w:rFonts w:ascii="Calibri" w:hAnsi="Calibri" w:cs="Calibri"/>
          <w:noProof/>
        </w:rPr>
        <w:tab/>
        <w:t xml:space="preserve">Y. Chen, Y. Pan, T. Yao, X. Tian, and T. Mei, “Mocycle-GAN: Unpaired video-to-video translation,” </w:t>
      </w:r>
      <w:r w:rsidRPr="00F7780F">
        <w:rPr>
          <w:rFonts w:ascii="Calibri" w:hAnsi="Calibri" w:cs="Calibri"/>
          <w:i/>
          <w:iCs/>
          <w:noProof/>
        </w:rPr>
        <w:t>MM 2019 - Proc. 27th ACM Int. Conf. Multimed.</w:t>
      </w:r>
      <w:r w:rsidRPr="00F7780F">
        <w:rPr>
          <w:rFonts w:ascii="Calibri" w:hAnsi="Calibri" w:cs="Calibri"/>
          <w:noProof/>
        </w:rPr>
        <w:t>, pp. 647–655, Aug. 2019.</w:t>
      </w:r>
    </w:p>
    <w:p w14:paraId="7E33FA2D"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1]</w:t>
      </w:r>
      <w:r w:rsidRPr="00F7780F">
        <w:rPr>
          <w:rFonts w:ascii="Calibri" w:hAnsi="Calibri" w:cs="Calibri"/>
          <w:noProof/>
        </w:rPr>
        <w:tab/>
        <w:t xml:space="preserve">W. S. Lai, J. Bin Huang, O. Wang, E. Shechtman, E. Yumer, and M. H. Yang, “Learning blind video temporal consistency,” in </w:t>
      </w:r>
      <w:r w:rsidRPr="00F7780F">
        <w:rPr>
          <w:rFonts w:ascii="Calibri" w:hAnsi="Calibri" w:cs="Calibri"/>
          <w:i/>
          <w:iCs/>
          <w:noProof/>
        </w:rPr>
        <w:t>Lecture Notes in Computer Science (including subseries Lecture Notes in Artificial Intelligence and Lecture Notes in Bioinformatics)</w:t>
      </w:r>
      <w:r w:rsidRPr="00F7780F">
        <w:rPr>
          <w:rFonts w:ascii="Calibri" w:hAnsi="Calibri" w:cs="Calibri"/>
          <w:noProof/>
        </w:rPr>
        <w:t>, 2018, vol. 11219 LNCS, pp. 179–195.</w:t>
      </w:r>
    </w:p>
    <w:p w14:paraId="2B118D41"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2]</w:t>
      </w:r>
      <w:r w:rsidRPr="00F7780F">
        <w:rPr>
          <w:rFonts w:ascii="Calibri" w:hAnsi="Calibri" w:cs="Calibri"/>
          <w:noProof/>
        </w:rPr>
        <w:tab/>
        <w:t>“Edraw Max - Excellent Flowchart Software &amp; Diagramming Tool.” [Online]. Available: https://www.edrawsoft.com/edraw-max/. [Accessed: 02-Jun-2020].</w:t>
      </w:r>
    </w:p>
    <w:p w14:paraId="5B64C8A9"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3]</w:t>
      </w:r>
      <w:r w:rsidRPr="00F7780F">
        <w:rPr>
          <w:rFonts w:ascii="Calibri" w:hAnsi="Calibri" w:cs="Calibri"/>
          <w:noProof/>
        </w:rPr>
        <w:tab/>
        <w:t>“TensorFlow.” [Online]. Available: https://www.tensorflow.org/. [Accessed: 02-Jun-2020].</w:t>
      </w:r>
    </w:p>
    <w:p w14:paraId="4472D14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4]</w:t>
      </w:r>
      <w:r w:rsidRPr="00F7780F">
        <w:rPr>
          <w:rFonts w:ascii="Calibri" w:hAnsi="Calibri" w:cs="Calibri"/>
          <w:noProof/>
        </w:rPr>
        <w:tab/>
        <w:t>J. Hale, “Deep Learning Framework Power Scores,” 2018. .</w:t>
      </w:r>
    </w:p>
    <w:p w14:paraId="03D2D754"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5]</w:t>
      </w:r>
      <w:r w:rsidRPr="00F7780F">
        <w:rPr>
          <w:rFonts w:ascii="Calibri" w:hAnsi="Calibri" w:cs="Calibri"/>
          <w:noProof/>
        </w:rPr>
        <w:tab/>
        <w:t>“Keras API reference.” [Online]. Available: https://keras.io/api/. [Accessed: 02-Jun-2020].</w:t>
      </w:r>
    </w:p>
    <w:p w14:paraId="4A9B58C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6]</w:t>
      </w:r>
      <w:r w:rsidRPr="00F7780F">
        <w:rPr>
          <w:rFonts w:ascii="Calibri" w:hAnsi="Calibri" w:cs="Calibri"/>
          <w:noProof/>
        </w:rPr>
        <w:tab/>
        <w:t>“OpenCV.” [Online]. Available: https://opencv.org/. [Accessed: 02-Jun-2020].</w:t>
      </w:r>
    </w:p>
    <w:p w14:paraId="44A9AB0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7]</w:t>
      </w:r>
      <w:r w:rsidRPr="00F7780F">
        <w:rPr>
          <w:rFonts w:ascii="Calibri" w:hAnsi="Calibri" w:cs="Calibri"/>
          <w:noProof/>
        </w:rPr>
        <w:tab/>
        <w:t>“Design, visualize, and train deep learning networks - MATLAB.” [Online]. Available: https://www.mathworks.com/help/deeplearning/ref/deepnetworkdesigner-app.html. [Accessed: 05-Jun-2020].</w:t>
      </w:r>
    </w:p>
    <w:p w14:paraId="3C12F220"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8]</w:t>
      </w:r>
      <w:r w:rsidRPr="00F7780F">
        <w:rPr>
          <w:rFonts w:ascii="Calibri" w:hAnsi="Calibri" w:cs="Calibri"/>
          <w:noProof/>
        </w:rPr>
        <w:tab/>
        <w:t xml:space="preserve">M. Tan and Q. V. Le, “EfficientNet: Rethinking Model Scaling for Convolutional Neural Networks,” </w:t>
      </w:r>
      <w:r w:rsidRPr="00F7780F">
        <w:rPr>
          <w:rFonts w:ascii="Calibri" w:hAnsi="Calibri" w:cs="Calibri"/>
          <w:i/>
          <w:iCs/>
          <w:noProof/>
        </w:rPr>
        <w:t>36th Int. Conf. Mach. Learn. ICML 2019</w:t>
      </w:r>
      <w:r w:rsidRPr="00F7780F">
        <w:rPr>
          <w:rFonts w:ascii="Calibri" w:hAnsi="Calibri" w:cs="Calibri"/>
          <w:noProof/>
        </w:rPr>
        <w:t>, vol. 2019-June, pp. 10691–10700, May 2019.</w:t>
      </w:r>
    </w:p>
    <w:p w14:paraId="3DDF938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9]</w:t>
      </w:r>
      <w:r w:rsidRPr="00F7780F">
        <w:rPr>
          <w:rFonts w:ascii="Calibri" w:hAnsi="Calibri" w:cs="Calibri"/>
          <w:noProof/>
        </w:rPr>
        <w:tab/>
        <w:t xml:space="preserve">T.-W. Hui, X. Tang, and C. C. Loy, “A Lightweight Optical Flow CNN - Revisiting Data Fidelity and Regularization,” </w:t>
      </w:r>
      <w:r w:rsidRPr="00F7780F">
        <w:rPr>
          <w:rFonts w:ascii="Calibri" w:hAnsi="Calibri" w:cs="Calibri"/>
          <w:i/>
          <w:iCs/>
          <w:noProof/>
        </w:rPr>
        <w:t>IEEE Trans. Pattern Anal. Mach. Intell.</w:t>
      </w:r>
      <w:r w:rsidRPr="00F7780F">
        <w:rPr>
          <w:rFonts w:ascii="Calibri" w:hAnsi="Calibri" w:cs="Calibri"/>
          <w:noProof/>
        </w:rPr>
        <w:t>, pp. 1–1, Feb. 2020.</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D40699">
      <w:pPr>
        <w:pStyle w:val="Title"/>
      </w:pPr>
      <w:r w:rsidRPr="001B7DF8">
        <w:lastRenderedPageBreak/>
        <w:t>Appendix</w:t>
      </w:r>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val="0"/>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717130D" w:rsidR="0024782E" w:rsidRPr="0024782E" w:rsidRDefault="00F61D5B" w:rsidP="00F61D5B">
      <w:r>
        <w:lastRenderedPageBreak/>
        <w:t>Appendix</w:t>
      </w:r>
      <w:r w:rsidR="001B7DF8">
        <w:t xml:space="preserve"> </w:t>
      </w:r>
      <w:r w:rsidR="0024782E">
        <w:t>B</w:t>
      </w:r>
      <w:r w:rsidR="001B7DF8">
        <w:t xml:space="preserve">: </w:t>
      </w:r>
      <w:r w:rsidR="003541FE">
        <w:t>Liteflownet2</w:t>
      </w:r>
      <w:r w:rsidR="0024782E">
        <w:t>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19A138" w14:textId="77777777" w:rsidR="00435CE9" w:rsidRDefault="00435CE9" w:rsidP="006C5C4D">
      <w:pPr>
        <w:spacing w:after="0" w:line="240" w:lineRule="auto"/>
      </w:pPr>
      <w:r>
        <w:separator/>
      </w:r>
    </w:p>
  </w:endnote>
  <w:endnote w:type="continuationSeparator" w:id="0">
    <w:p w14:paraId="2E1D252A" w14:textId="77777777" w:rsidR="00435CE9" w:rsidRDefault="00435CE9"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EndPr/>
    <w:sdtContent>
      <w:p w14:paraId="69B0B363" w14:textId="1316C973" w:rsidR="00D60A6B" w:rsidRDefault="00D60A6B">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D60A6B" w:rsidRDefault="00D60A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EndPr/>
    <w:sdtContent>
      <w:p w14:paraId="52DA5401" w14:textId="46998C6D" w:rsidR="00D60A6B" w:rsidRDefault="00D60A6B">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D60A6B" w:rsidRDefault="00D60A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0F307E" w14:textId="77777777" w:rsidR="00435CE9" w:rsidRDefault="00435CE9" w:rsidP="006C5C4D">
      <w:pPr>
        <w:spacing w:after="0" w:line="240" w:lineRule="auto"/>
      </w:pPr>
      <w:r>
        <w:separator/>
      </w:r>
    </w:p>
  </w:footnote>
  <w:footnote w:type="continuationSeparator" w:id="0">
    <w:p w14:paraId="248E4877" w14:textId="77777777" w:rsidR="00435CE9" w:rsidRDefault="00435CE9" w:rsidP="006C5C4D">
      <w:pPr>
        <w:spacing w:after="0" w:line="240" w:lineRule="auto"/>
      </w:pPr>
      <w:r>
        <w:continuationSeparator/>
      </w:r>
    </w:p>
  </w:footnote>
  <w:footnote w:id="1">
    <w:p w14:paraId="477C4AEB" w14:textId="38FA7075" w:rsidR="00D60A6B" w:rsidRDefault="00D60A6B">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D60A6B" w:rsidRPr="0087636F" w:rsidRDefault="00D60A6B">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D60A6B" w:rsidRDefault="00D60A6B"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D60A6B" w:rsidRDefault="00D60A6B">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D60A6B" w:rsidRDefault="00D60A6B">
      <w:pPr>
        <w:pStyle w:val="FootnoteText"/>
      </w:pPr>
      <w:r w:rsidRPr="00540C45">
        <w:rPr>
          <w:rStyle w:val="FootnoteReference"/>
        </w:rPr>
        <w:footnoteRef/>
      </w:r>
      <w:r>
        <w:t xml:space="preserve"> These present papers are only substantial papers that directly relate to thesis work, and all are from 2017 onw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BCB620CE"/>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wFAHpnacotAAAA"/>
  </w:docVars>
  <w:rsids>
    <w:rsidRoot w:val="001C1FA8"/>
    <w:rsid w:val="00000C76"/>
    <w:rsid w:val="000020C6"/>
    <w:rsid w:val="000112BB"/>
    <w:rsid w:val="000117CF"/>
    <w:rsid w:val="00014362"/>
    <w:rsid w:val="00014521"/>
    <w:rsid w:val="00014602"/>
    <w:rsid w:val="00014DF9"/>
    <w:rsid w:val="00015311"/>
    <w:rsid w:val="00015C8A"/>
    <w:rsid w:val="00017A0A"/>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23D4"/>
    <w:rsid w:val="000423DE"/>
    <w:rsid w:val="0004262C"/>
    <w:rsid w:val="00043A37"/>
    <w:rsid w:val="00043A56"/>
    <w:rsid w:val="000446B2"/>
    <w:rsid w:val="00046295"/>
    <w:rsid w:val="000466FD"/>
    <w:rsid w:val="00046C15"/>
    <w:rsid w:val="00046D79"/>
    <w:rsid w:val="0004737A"/>
    <w:rsid w:val="00054D1C"/>
    <w:rsid w:val="00055431"/>
    <w:rsid w:val="00055DAD"/>
    <w:rsid w:val="00056906"/>
    <w:rsid w:val="00056BCB"/>
    <w:rsid w:val="00056D91"/>
    <w:rsid w:val="000577CA"/>
    <w:rsid w:val="00060283"/>
    <w:rsid w:val="0006059C"/>
    <w:rsid w:val="000607CF"/>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251D"/>
    <w:rsid w:val="000B473C"/>
    <w:rsid w:val="000B58F5"/>
    <w:rsid w:val="000B64C3"/>
    <w:rsid w:val="000B713E"/>
    <w:rsid w:val="000B78F0"/>
    <w:rsid w:val="000C0438"/>
    <w:rsid w:val="000C0AA6"/>
    <w:rsid w:val="000C0C2C"/>
    <w:rsid w:val="000C1B9D"/>
    <w:rsid w:val="000C1CB5"/>
    <w:rsid w:val="000C2740"/>
    <w:rsid w:val="000C3289"/>
    <w:rsid w:val="000C4848"/>
    <w:rsid w:val="000C4853"/>
    <w:rsid w:val="000C6715"/>
    <w:rsid w:val="000C68F8"/>
    <w:rsid w:val="000C69EC"/>
    <w:rsid w:val="000D153A"/>
    <w:rsid w:val="000D29E0"/>
    <w:rsid w:val="000D347B"/>
    <w:rsid w:val="000D77B7"/>
    <w:rsid w:val="000E3057"/>
    <w:rsid w:val="000E7294"/>
    <w:rsid w:val="000E7C66"/>
    <w:rsid w:val="000E7EC4"/>
    <w:rsid w:val="000F0359"/>
    <w:rsid w:val="000F3D75"/>
    <w:rsid w:val="000F51E0"/>
    <w:rsid w:val="000F5FA4"/>
    <w:rsid w:val="000F768A"/>
    <w:rsid w:val="000F7F7C"/>
    <w:rsid w:val="001014AA"/>
    <w:rsid w:val="00101E57"/>
    <w:rsid w:val="00102F47"/>
    <w:rsid w:val="00104932"/>
    <w:rsid w:val="001049A1"/>
    <w:rsid w:val="0010500C"/>
    <w:rsid w:val="00105A27"/>
    <w:rsid w:val="00106259"/>
    <w:rsid w:val="001070B9"/>
    <w:rsid w:val="00110F70"/>
    <w:rsid w:val="00112DA0"/>
    <w:rsid w:val="001137DC"/>
    <w:rsid w:val="001155BE"/>
    <w:rsid w:val="0011562C"/>
    <w:rsid w:val="001157A4"/>
    <w:rsid w:val="00115F59"/>
    <w:rsid w:val="001177FC"/>
    <w:rsid w:val="00121A7A"/>
    <w:rsid w:val="001226F4"/>
    <w:rsid w:val="00123A75"/>
    <w:rsid w:val="00124E4E"/>
    <w:rsid w:val="00125425"/>
    <w:rsid w:val="00127544"/>
    <w:rsid w:val="00127648"/>
    <w:rsid w:val="00130BCA"/>
    <w:rsid w:val="001310C2"/>
    <w:rsid w:val="00132E00"/>
    <w:rsid w:val="00134205"/>
    <w:rsid w:val="001344EA"/>
    <w:rsid w:val="00134F16"/>
    <w:rsid w:val="0013568A"/>
    <w:rsid w:val="00135E17"/>
    <w:rsid w:val="001360CE"/>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370C"/>
    <w:rsid w:val="00153E85"/>
    <w:rsid w:val="00154348"/>
    <w:rsid w:val="0015455E"/>
    <w:rsid w:val="001548C6"/>
    <w:rsid w:val="00154913"/>
    <w:rsid w:val="001558E3"/>
    <w:rsid w:val="00156822"/>
    <w:rsid w:val="0015711B"/>
    <w:rsid w:val="00157897"/>
    <w:rsid w:val="00160775"/>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3711"/>
    <w:rsid w:val="001A56B8"/>
    <w:rsid w:val="001A5840"/>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E4A"/>
    <w:rsid w:val="001C53CA"/>
    <w:rsid w:val="001D302A"/>
    <w:rsid w:val="001D3509"/>
    <w:rsid w:val="001D37C7"/>
    <w:rsid w:val="001D4567"/>
    <w:rsid w:val="001D4577"/>
    <w:rsid w:val="001D6BCB"/>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139"/>
    <w:rsid w:val="00204A8E"/>
    <w:rsid w:val="00205B18"/>
    <w:rsid w:val="00207478"/>
    <w:rsid w:val="00213CAE"/>
    <w:rsid w:val="00214CF8"/>
    <w:rsid w:val="00216038"/>
    <w:rsid w:val="00216658"/>
    <w:rsid w:val="0021676D"/>
    <w:rsid w:val="002169CE"/>
    <w:rsid w:val="00217B5D"/>
    <w:rsid w:val="0022077B"/>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12B7"/>
    <w:rsid w:val="00273B7D"/>
    <w:rsid w:val="00273BED"/>
    <w:rsid w:val="002749E7"/>
    <w:rsid w:val="00277CFC"/>
    <w:rsid w:val="00277E56"/>
    <w:rsid w:val="0028052D"/>
    <w:rsid w:val="00281007"/>
    <w:rsid w:val="00282E08"/>
    <w:rsid w:val="00284146"/>
    <w:rsid w:val="00284B22"/>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594"/>
    <w:rsid w:val="002D5675"/>
    <w:rsid w:val="002D5821"/>
    <w:rsid w:val="002D7620"/>
    <w:rsid w:val="002D7B4A"/>
    <w:rsid w:val="002E05D7"/>
    <w:rsid w:val="002E1A0F"/>
    <w:rsid w:val="002E4BB4"/>
    <w:rsid w:val="002E55AE"/>
    <w:rsid w:val="002E5C80"/>
    <w:rsid w:val="002E61E9"/>
    <w:rsid w:val="002E6419"/>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EF6"/>
    <w:rsid w:val="003201BD"/>
    <w:rsid w:val="00320AEE"/>
    <w:rsid w:val="003220E0"/>
    <w:rsid w:val="0032222B"/>
    <w:rsid w:val="0032234E"/>
    <w:rsid w:val="00322390"/>
    <w:rsid w:val="00322FB0"/>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501D2"/>
    <w:rsid w:val="00352C01"/>
    <w:rsid w:val="00352EC6"/>
    <w:rsid w:val="003541FE"/>
    <w:rsid w:val="0035616B"/>
    <w:rsid w:val="00357286"/>
    <w:rsid w:val="00357DB9"/>
    <w:rsid w:val="00360804"/>
    <w:rsid w:val="00361867"/>
    <w:rsid w:val="00363E88"/>
    <w:rsid w:val="00363F09"/>
    <w:rsid w:val="00364310"/>
    <w:rsid w:val="00364F61"/>
    <w:rsid w:val="00365772"/>
    <w:rsid w:val="00365A1F"/>
    <w:rsid w:val="003672BD"/>
    <w:rsid w:val="00370748"/>
    <w:rsid w:val="00370DE6"/>
    <w:rsid w:val="00370F7F"/>
    <w:rsid w:val="00371E0E"/>
    <w:rsid w:val="00373F3F"/>
    <w:rsid w:val="003743D7"/>
    <w:rsid w:val="00374870"/>
    <w:rsid w:val="00374DA7"/>
    <w:rsid w:val="00375B6B"/>
    <w:rsid w:val="003767C2"/>
    <w:rsid w:val="00376926"/>
    <w:rsid w:val="003771C9"/>
    <w:rsid w:val="0037752C"/>
    <w:rsid w:val="003779B1"/>
    <w:rsid w:val="00380BD7"/>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229A"/>
    <w:rsid w:val="003A2F64"/>
    <w:rsid w:val="003A38F1"/>
    <w:rsid w:val="003A3FD6"/>
    <w:rsid w:val="003A4688"/>
    <w:rsid w:val="003A5216"/>
    <w:rsid w:val="003A5CB5"/>
    <w:rsid w:val="003A6009"/>
    <w:rsid w:val="003A6151"/>
    <w:rsid w:val="003A6248"/>
    <w:rsid w:val="003A68AA"/>
    <w:rsid w:val="003A6BFE"/>
    <w:rsid w:val="003B0760"/>
    <w:rsid w:val="003B0804"/>
    <w:rsid w:val="003B0F05"/>
    <w:rsid w:val="003B2229"/>
    <w:rsid w:val="003B2565"/>
    <w:rsid w:val="003B3CEB"/>
    <w:rsid w:val="003B4A07"/>
    <w:rsid w:val="003B4FF1"/>
    <w:rsid w:val="003B5BCD"/>
    <w:rsid w:val="003B7674"/>
    <w:rsid w:val="003C06FF"/>
    <w:rsid w:val="003C0A35"/>
    <w:rsid w:val="003C10C6"/>
    <w:rsid w:val="003C1A97"/>
    <w:rsid w:val="003C2541"/>
    <w:rsid w:val="003C3422"/>
    <w:rsid w:val="003C3E59"/>
    <w:rsid w:val="003C62C2"/>
    <w:rsid w:val="003C6BA7"/>
    <w:rsid w:val="003C789C"/>
    <w:rsid w:val="003D0031"/>
    <w:rsid w:val="003D0739"/>
    <w:rsid w:val="003D29A0"/>
    <w:rsid w:val="003D45E3"/>
    <w:rsid w:val="003D45EC"/>
    <w:rsid w:val="003D4B4A"/>
    <w:rsid w:val="003D7857"/>
    <w:rsid w:val="003E09F5"/>
    <w:rsid w:val="003E0FF6"/>
    <w:rsid w:val="003E1229"/>
    <w:rsid w:val="003E3129"/>
    <w:rsid w:val="003E3DBB"/>
    <w:rsid w:val="003E42A9"/>
    <w:rsid w:val="003E5EB8"/>
    <w:rsid w:val="003E67AA"/>
    <w:rsid w:val="003E71F7"/>
    <w:rsid w:val="003F04DD"/>
    <w:rsid w:val="003F074B"/>
    <w:rsid w:val="003F0ED1"/>
    <w:rsid w:val="003F4AF7"/>
    <w:rsid w:val="003F4FFC"/>
    <w:rsid w:val="003F58EC"/>
    <w:rsid w:val="003F675A"/>
    <w:rsid w:val="003F766B"/>
    <w:rsid w:val="00400705"/>
    <w:rsid w:val="00400A56"/>
    <w:rsid w:val="004020F7"/>
    <w:rsid w:val="004046DC"/>
    <w:rsid w:val="0040644D"/>
    <w:rsid w:val="004077C7"/>
    <w:rsid w:val="004077CB"/>
    <w:rsid w:val="00411031"/>
    <w:rsid w:val="00415B8A"/>
    <w:rsid w:val="00416004"/>
    <w:rsid w:val="004160AA"/>
    <w:rsid w:val="004163D5"/>
    <w:rsid w:val="0041773D"/>
    <w:rsid w:val="00417C26"/>
    <w:rsid w:val="004200E1"/>
    <w:rsid w:val="00424582"/>
    <w:rsid w:val="004252D9"/>
    <w:rsid w:val="00425746"/>
    <w:rsid w:val="00425CAA"/>
    <w:rsid w:val="00426695"/>
    <w:rsid w:val="00427313"/>
    <w:rsid w:val="0043008C"/>
    <w:rsid w:val="00431386"/>
    <w:rsid w:val="004323DE"/>
    <w:rsid w:val="0043240F"/>
    <w:rsid w:val="004331CD"/>
    <w:rsid w:val="00435CE9"/>
    <w:rsid w:val="00437405"/>
    <w:rsid w:val="004378D1"/>
    <w:rsid w:val="004417EC"/>
    <w:rsid w:val="00442DF3"/>
    <w:rsid w:val="0044375A"/>
    <w:rsid w:val="004441BC"/>
    <w:rsid w:val="00444644"/>
    <w:rsid w:val="004449CA"/>
    <w:rsid w:val="00445086"/>
    <w:rsid w:val="00445CCB"/>
    <w:rsid w:val="004462D6"/>
    <w:rsid w:val="00447F6C"/>
    <w:rsid w:val="00450727"/>
    <w:rsid w:val="00451069"/>
    <w:rsid w:val="004514F6"/>
    <w:rsid w:val="00452951"/>
    <w:rsid w:val="00454886"/>
    <w:rsid w:val="004562E6"/>
    <w:rsid w:val="004570FB"/>
    <w:rsid w:val="00465806"/>
    <w:rsid w:val="00466202"/>
    <w:rsid w:val="004667A6"/>
    <w:rsid w:val="004700F6"/>
    <w:rsid w:val="0047266F"/>
    <w:rsid w:val="00475372"/>
    <w:rsid w:val="004756D4"/>
    <w:rsid w:val="0047595D"/>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2BDA"/>
    <w:rsid w:val="004C452D"/>
    <w:rsid w:val="004C58DB"/>
    <w:rsid w:val="004C7F6D"/>
    <w:rsid w:val="004C7F71"/>
    <w:rsid w:val="004D4578"/>
    <w:rsid w:val="004D49B2"/>
    <w:rsid w:val="004D538D"/>
    <w:rsid w:val="004D5896"/>
    <w:rsid w:val="004D6645"/>
    <w:rsid w:val="004D6DFC"/>
    <w:rsid w:val="004D705B"/>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3E80"/>
    <w:rsid w:val="00565FAF"/>
    <w:rsid w:val="0056642C"/>
    <w:rsid w:val="00567041"/>
    <w:rsid w:val="005679CC"/>
    <w:rsid w:val="00567B00"/>
    <w:rsid w:val="00567E9D"/>
    <w:rsid w:val="00570260"/>
    <w:rsid w:val="005709BF"/>
    <w:rsid w:val="00571B88"/>
    <w:rsid w:val="00572B1A"/>
    <w:rsid w:val="00574FFF"/>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87E15"/>
    <w:rsid w:val="00590BAC"/>
    <w:rsid w:val="00592E67"/>
    <w:rsid w:val="00592F0F"/>
    <w:rsid w:val="005932CC"/>
    <w:rsid w:val="00593891"/>
    <w:rsid w:val="00593A83"/>
    <w:rsid w:val="00593DE2"/>
    <w:rsid w:val="005957EF"/>
    <w:rsid w:val="00597059"/>
    <w:rsid w:val="005A1EAB"/>
    <w:rsid w:val="005A2513"/>
    <w:rsid w:val="005A29FA"/>
    <w:rsid w:val="005A3BDF"/>
    <w:rsid w:val="005A5086"/>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703"/>
    <w:rsid w:val="005C67C8"/>
    <w:rsid w:val="005C6856"/>
    <w:rsid w:val="005C69DF"/>
    <w:rsid w:val="005C7461"/>
    <w:rsid w:val="005D003C"/>
    <w:rsid w:val="005D0876"/>
    <w:rsid w:val="005D1347"/>
    <w:rsid w:val="005D1B5E"/>
    <w:rsid w:val="005D22B9"/>
    <w:rsid w:val="005D3958"/>
    <w:rsid w:val="005D42D4"/>
    <w:rsid w:val="005D7067"/>
    <w:rsid w:val="005D7E9C"/>
    <w:rsid w:val="005E0D93"/>
    <w:rsid w:val="005E158F"/>
    <w:rsid w:val="005E20F7"/>
    <w:rsid w:val="005E235F"/>
    <w:rsid w:val="005E23E1"/>
    <w:rsid w:val="005E33BE"/>
    <w:rsid w:val="005E36D1"/>
    <w:rsid w:val="005E42A1"/>
    <w:rsid w:val="005E555C"/>
    <w:rsid w:val="005E5ADB"/>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58EC"/>
    <w:rsid w:val="00627EDE"/>
    <w:rsid w:val="00630847"/>
    <w:rsid w:val="00631CC3"/>
    <w:rsid w:val="006336B4"/>
    <w:rsid w:val="00633AE0"/>
    <w:rsid w:val="00633C5F"/>
    <w:rsid w:val="00635974"/>
    <w:rsid w:val="00635ACD"/>
    <w:rsid w:val="006366B8"/>
    <w:rsid w:val="00636BD7"/>
    <w:rsid w:val="00637338"/>
    <w:rsid w:val="00640FF0"/>
    <w:rsid w:val="00642620"/>
    <w:rsid w:val="00642895"/>
    <w:rsid w:val="00642B17"/>
    <w:rsid w:val="00643159"/>
    <w:rsid w:val="00644015"/>
    <w:rsid w:val="006444CC"/>
    <w:rsid w:val="00645A4E"/>
    <w:rsid w:val="00646B48"/>
    <w:rsid w:val="006509F8"/>
    <w:rsid w:val="00651181"/>
    <w:rsid w:val="0065249A"/>
    <w:rsid w:val="00652EE4"/>
    <w:rsid w:val="00654106"/>
    <w:rsid w:val="00654C31"/>
    <w:rsid w:val="00655411"/>
    <w:rsid w:val="0065682A"/>
    <w:rsid w:val="00656F34"/>
    <w:rsid w:val="00660CD5"/>
    <w:rsid w:val="00660F9E"/>
    <w:rsid w:val="0066349A"/>
    <w:rsid w:val="006639BC"/>
    <w:rsid w:val="00663BBC"/>
    <w:rsid w:val="00665099"/>
    <w:rsid w:val="00671086"/>
    <w:rsid w:val="00671777"/>
    <w:rsid w:val="00672B62"/>
    <w:rsid w:val="006745C4"/>
    <w:rsid w:val="00674778"/>
    <w:rsid w:val="00674D74"/>
    <w:rsid w:val="006752FC"/>
    <w:rsid w:val="00676AC2"/>
    <w:rsid w:val="006777B0"/>
    <w:rsid w:val="006819C2"/>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6709"/>
    <w:rsid w:val="0069686F"/>
    <w:rsid w:val="006969AE"/>
    <w:rsid w:val="006969CF"/>
    <w:rsid w:val="00697834"/>
    <w:rsid w:val="00697D6D"/>
    <w:rsid w:val="00697F18"/>
    <w:rsid w:val="006A0D18"/>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801"/>
    <w:rsid w:val="006D73E5"/>
    <w:rsid w:val="006E128E"/>
    <w:rsid w:val="006E1565"/>
    <w:rsid w:val="006E1582"/>
    <w:rsid w:val="006E1D53"/>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1389"/>
    <w:rsid w:val="007831CE"/>
    <w:rsid w:val="007836BC"/>
    <w:rsid w:val="00783824"/>
    <w:rsid w:val="0078469D"/>
    <w:rsid w:val="00784714"/>
    <w:rsid w:val="00784928"/>
    <w:rsid w:val="0078541D"/>
    <w:rsid w:val="00785863"/>
    <w:rsid w:val="00785BDB"/>
    <w:rsid w:val="007861FF"/>
    <w:rsid w:val="00786C2E"/>
    <w:rsid w:val="007878C7"/>
    <w:rsid w:val="0078793C"/>
    <w:rsid w:val="007913BB"/>
    <w:rsid w:val="007921F3"/>
    <w:rsid w:val="00793823"/>
    <w:rsid w:val="00794D6E"/>
    <w:rsid w:val="00794FD8"/>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1FB8"/>
    <w:rsid w:val="007B4424"/>
    <w:rsid w:val="007B483B"/>
    <w:rsid w:val="007B5DBC"/>
    <w:rsid w:val="007B655A"/>
    <w:rsid w:val="007B7405"/>
    <w:rsid w:val="007C0FFF"/>
    <w:rsid w:val="007C1883"/>
    <w:rsid w:val="007C3A2A"/>
    <w:rsid w:val="007C40E2"/>
    <w:rsid w:val="007C4598"/>
    <w:rsid w:val="007C48E3"/>
    <w:rsid w:val="007D0443"/>
    <w:rsid w:val="007D2938"/>
    <w:rsid w:val="007D2EF2"/>
    <w:rsid w:val="007D33E2"/>
    <w:rsid w:val="007D34FC"/>
    <w:rsid w:val="007D5992"/>
    <w:rsid w:val="007D5997"/>
    <w:rsid w:val="007D5D69"/>
    <w:rsid w:val="007E129A"/>
    <w:rsid w:val="007E41C3"/>
    <w:rsid w:val="007E506D"/>
    <w:rsid w:val="007E5777"/>
    <w:rsid w:val="007E5823"/>
    <w:rsid w:val="007E6D30"/>
    <w:rsid w:val="007E783C"/>
    <w:rsid w:val="007E7BC6"/>
    <w:rsid w:val="007F06A2"/>
    <w:rsid w:val="007F06C7"/>
    <w:rsid w:val="007F24A2"/>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3431"/>
    <w:rsid w:val="0086416C"/>
    <w:rsid w:val="00864A5F"/>
    <w:rsid w:val="00865D44"/>
    <w:rsid w:val="008665C9"/>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A12C0"/>
    <w:rsid w:val="008A134C"/>
    <w:rsid w:val="008A1A77"/>
    <w:rsid w:val="008A1CDC"/>
    <w:rsid w:val="008A1DE1"/>
    <w:rsid w:val="008A3146"/>
    <w:rsid w:val="008A5B0A"/>
    <w:rsid w:val="008A5B11"/>
    <w:rsid w:val="008A75C0"/>
    <w:rsid w:val="008A775B"/>
    <w:rsid w:val="008B0108"/>
    <w:rsid w:val="008B2345"/>
    <w:rsid w:val="008B293A"/>
    <w:rsid w:val="008B2CEB"/>
    <w:rsid w:val="008B2DF8"/>
    <w:rsid w:val="008B46B1"/>
    <w:rsid w:val="008B496B"/>
    <w:rsid w:val="008B5E4C"/>
    <w:rsid w:val="008B79F4"/>
    <w:rsid w:val="008B7FBF"/>
    <w:rsid w:val="008C1012"/>
    <w:rsid w:val="008C354A"/>
    <w:rsid w:val="008C3FC6"/>
    <w:rsid w:val="008C47B1"/>
    <w:rsid w:val="008C5861"/>
    <w:rsid w:val="008C6E68"/>
    <w:rsid w:val="008C7D83"/>
    <w:rsid w:val="008C7F48"/>
    <w:rsid w:val="008D0110"/>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4194"/>
    <w:rsid w:val="0090435F"/>
    <w:rsid w:val="009056DE"/>
    <w:rsid w:val="009064F0"/>
    <w:rsid w:val="00907897"/>
    <w:rsid w:val="00911506"/>
    <w:rsid w:val="00911525"/>
    <w:rsid w:val="00913147"/>
    <w:rsid w:val="00914BEC"/>
    <w:rsid w:val="009152AB"/>
    <w:rsid w:val="00915F79"/>
    <w:rsid w:val="009169E3"/>
    <w:rsid w:val="00917CC2"/>
    <w:rsid w:val="00917E6D"/>
    <w:rsid w:val="0092042F"/>
    <w:rsid w:val="009217CA"/>
    <w:rsid w:val="00921842"/>
    <w:rsid w:val="00921AE9"/>
    <w:rsid w:val="00921D8D"/>
    <w:rsid w:val="0092223B"/>
    <w:rsid w:val="00922B0C"/>
    <w:rsid w:val="00924115"/>
    <w:rsid w:val="009244A3"/>
    <w:rsid w:val="0092595D"/>
    <w:rsid w:val="00926776"/>
    <w:rsid w:val="00926C3F"/>
    <w:rsid w:val="00926FF7"/>
    <w:rsid w:val="00927253"/>
    <w:rsid w:val="0092762E"/>
    <w:rsid w:val="009300B7"/>
    <w:rsid w:val="0093027A"/>
    <w:rsid w:val="0093105E"/>
    <w:rsid w:val="0093331C"/>
    <w:rsid w:val="00933770"/>
    <w:rsid w:val="00933A9C"/>
    <w:rsid w:val="00935729"/>
    <w:rsid w:val="00937278"/>
    <w:rsid w:val="0093795C"/>
    <w:rsid w:val="00941821"/>
    <w:rsid w:val="009419B1"/>
    <w:rsid w:val="00941CBE"/>
    <w:rsid w:val="00943151"/>
    <w:rsid w:val="00943B67"/>
    <w:rsid w:val="00943DD0"/>
    <w:rsid w:val="00945BD8"/>
    <w:rsid w:val="00946721"/>
    <w:rsid w:val="00947AE1"/>
    <w:rsid w:val="00947B44"/>
    <w:rsid w:val="0095164E"/>
    <w:rsid w:val="009600A5"/>
    <w:rsid w:val="0096032B"/>
    <w:rsid w:val="00960F55"/>
    <w:rsid w:val="0096247A"/>
    <w:rsid w:val="00962659"/>
    <w:rsid w:val="00962B27"/>
    <w:rsid w:val="009645BB"/>
    <w:rsid w:val="0096512B"/>
    <w:rsid w:val="009655BC"/>
    <w:rsid w:val="00965A27"/>
    <w:rsid w:val="00965D1F"/>
    <w:rsid w:val="009664C3"/>
    <w:rsid w:val="00971415"/>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F78"/>
    <w:rsid w:val="00990113"/>
    <w:rsid w:val="009911E3"/>
    <w:rsid w:val="00993842"/>
    <w:rsid w:val="009954E1"/>
    <w:rsid w:val="00997C2A"/>
    <w:rsid w:val="009A1E54"/>
    <w:rsid w:val="009A2088"/>
    <w:rsid w:val="009A33D4"/>
    <w:rsid w:val="009A394B"/>
    <w:rsid w:val="009B03E3"/>
    <w:rsid w:val="009B0995"/>
    <w:rsid w:val="009B2F98"/>
    <w:rsid w:val="009B4193"/>
    <w:rsid w:val="009B6564"/>
    <w:rsid w:val="009B6860"/>
    <w:rsid w:val="009B748D"/>
    <w:rsid w:val="009C093E"/>
    <w:rsid w:val="009C126B"/>
    <w:rsid w:val="009C166F"/>
    <w:rsid w:val="009C2532"/>
    <w:rsid w:val="009C27D7"/>
    <w:rsid w:val="009C499C"/>
    <w:rsid w:val="009C4E6C"/>
    <w:rsid w:val="009C504F"/>
    <w:rsid w:val="009C56BC"/>
    <w:rsid w:val="009C774D"/>
    <w:rsid w:val="009D1D09"/>
    <w:rsid w:val="009D25F4"/>
    <w:rsid w:val="009D2E00"/>
    <w:rsid w:val="009D3C24"/>
    <w:rsid w:val="009D4B7C"/>
    <w:rsid w:val="009D5AEE"/>
    <w:rsid w:val="009D7B05"/>
    <w:rsid w:val="009E05ED"/>
    <w:rsid w:val="009E0CA4"/>
    <w:rsid w:val="009E194E"/>
    <w:rsid w:val="009E2E2F"/>
    <w:rsid w:val="009E315A"/>
    <w:rsid w:val="009E53C6"/>
    <w:rsid w:val="009E631F"/>
    <w:rsid w:val="009E64A5"/>
    <w:rsid w:val="009E7B42"/>
    <w:rsid w:val="009F0323"/>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30AE"/>
    <w:rsid w:val="00A4425F"/>
    <w:rsid w:val="00A44372"/>
    <w:rsid w:val="00A450FF"/>
    <w:rsid w:val="00A46E7A"/>
    <w:rsid w:val="00A46F8A"/>
    <w:rsid w:val="00A474CC"/>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752"/>
    <w:rsid w:val="00AF2EDA"/>
    <w:rsid w:val="00AF3A9C"/>
    <w:rsid w:val="00AF4985"/>
    <w:rsid w:val="00AF5432"/>
    <w:rsid w:val="00AF55C0"/>
    <w:rsid w:val="00AF6D1A"/>
    <w:rsid w:val="00AF7C65"/>
    <w:rsid w:val="00B00719"/>
    <w:rsid w:val="00B03D60"/>
    <w:rsid w:val="00B05FFE"/>
    <w:rsid w:val="00B0643E"/>
    <w:rsid w:val="00B103C0"/>
    <w:rsid w:val="00B10524"/>
    <w:rsid w:val="00B1122D"/>
    <w:rsid w:val="00B125A0"/>
    <w:rsid w:val="00B13E90"/>
    <w:rsid w:val="00B14B46"/>
    <w:rsid w:val="00B15866"/>
    <w:rsid w:val="00B16356"/>
    <w:rsid w:val="00B16AD1"/>
    <w:rsid w:val="00B20B11"/>
    <w:rsid w:val="00B21256"/>
    <w:rsid w:val="00B21987"/>
    <w:rsid w:val="00B23877"/>
    <w:rsid w:val="00B23CF3"/>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6ED3"/>
    <w:rsid w:val="00B4721E"/>
    <w:rsid w:val="00B47B7E"/>
    <w:rsid w:val="00B47F6D"/>
    <w:rsid w:val="00B52C14"/>
    <w:rsid w:val="00B54679"/>
    <w:rsid w:val="00B54BE7"/>
    <w:rsid w:val="00B54BF6"/>
    <w:rsid w:val="00B54EE5"/>
    <w:rsid w:val="00B573D2"/>
    <w:rsid w:val="00B57B6C"/>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DE9"/>
    <w:rsid w:val="00B8149C"/>
    <w:rsid w:val="00B8220F"/>
    <w:rsid w:val="00B82318"/>
    <w:rsid w:val="00B8527F"/>
    <w:rsid w:val="00B86166"/>
    <w:rsid w:val="00B861F7"/>
    <w:rsid w:val="00B86678"/>
    <w:rsid w:val="00B90128"/>
    <w:rsid w:val="00B90A8D"/>
    <w:rsid w:val="00B90F15"/>
    <w:rsid w:val="00B911B5"/>
    <w:rsid w:val="00B9274D"/>
    <w:rsid w:val="00B93AE8"/>
    <w:rsid w:val="00B961ED"/>
    <w:rsid w:val="00BA0464"/>
    <w:rsid w:val="00BA1279"/>
    <w:rsid w:val="00BA137F"/>
    <w:rsid w:val="00BA2EF4"/>
    <w:rsid w:val="00BA3E95"/>
    <w:rsid w:val="00BA4C99"/>
    <w:rsid w:val="00BA61FD"/>
    <w:rsid w:val="00BA659B"/>
    <w:rsid w:val="00BB0057"/>
    <w:rsid w:val="00BB05D4"/>
    <w:rsid w:val="00BB2A7C"/>
    <w:rsid w:val="00BB2F52"/>
    <w:rsid w:val="00BB5F94"/>
    <w:rsid w:val="00BB760C"/>
    <w:rsid w:val="00BC235F"/>
    <w:rsid w:val="00BC254C"/>
    <w:rsid w:val="00BC27A2"/>
    <w:rsid w:val="00BC2FC8"/>
    <w:rsid w:val="00BC30F6"/>
    <w:rsid w:val="00BC384B"/>
    <w:rsid w:val="00BC40AC"/>
    <w:rsid w:val="00BC42C5"/>
    <w:rsid w:val="00BC5E82"/>
    <w:rsid w:val="00BC7B79"/>
    <w:rsid w:val="00BD1CBE"/>
    <w:rsid w:val="00BD2995"/>
    <w:rsid w:val="00BD3419"/>
    <w:rsid w:val="00BD366F"/>
    <w:rsid w:val="00BD3910"/>
    <w:rsid w:val="00BD4CF9"/>
    <w:rsid w:val="00BD5086"/>
    <w:rsid w:val="00BD593C"/>
    <w:rsid w:val="00BD5DF3"/>
    <w:rsid w:val="00BD6770"/>
    <w:rsid w:val="00BE073E"/>
    <w:rsid w:val="00BE0ABD"/>
    <w:rsid w:val="00BE0C9C"/>
    <w:rsid w:val="00BE1F16"/>
    <w:rsid w:val="00BE2893"/>
    <w:rsid w:val="00BE2993"/>
    <w:rsid w:val="00BE2CC4"/>
    <w:rsid w:val="00BE35CE"/>
    <w:rsid w:val="00BE3841"/>
    <w:rsid w:val="00BE3DA3"/>
    <w:rsid w:val="00BE44BB"/>
    <w:rsid w:val="00BE4A8D"/>
    <w:rsid w:val="00BE53F9"/>
    <w:rsid w:val="00BE6EF3"/>
    <w:rsid w:val="00BE7CC9"/>
    <w:rsid w:val="00BE7FE8"/>
    <w:rsid w:val="00BF0FE2"/>
    <w:rsid w:val="00BF190A"/>
    <w:rsid w:val="00BF3BC7"/>
    <w:rsid w:val="00BF5D8C"/>
    <w:rsid w:val="00BF6D0B"/>
    <w:rsid w:val="00C012B2"/>
    <w:rsid w:val="00C02A1E"/>
    <w:rsid w:val="00C03169"/>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3D0"/>
    <w:rsid w:val="00C25FC3"/>
    <w:rsid w:val="00C26A93"/>
    <w:rsid w:val="00C301F4"/>
    <w:rsid w:val="00C31BDA"/>
    <w:rsid w:val="00C3443D"/>
    <w:rsid w:val="00C34670"/>
    <w:rsid w:val="00C34B3B"/>
    <w:rsid w:val="00C35573"/>
    <w:rsid w:val="00C37D2A"/>
    <w:rsid w:val="00C405C8"/>
    <w:rsid w:val="00C4108F"/>
    <w:rsid w:val="00C41426"/>
    <w:rsid w:val="00C4194C"/>
    <w:rsid w:val="00C42905"/>
    <w:rsid w:val="00C42F63"/>
    <w:rsid w:val="00C44426"/>
    <w:rsid w:val="00C44935"/>
    <w:rsid w:val="00C46249"/>
    <w:rsid w:val="00C47AC9"/>
    <w:rsid w:val="00C50584"/>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225C"/>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FC2"/>
    <w:rsid w:val="00CA0A68"/>
    <w:rsid w:val="00CA0FDE"/>
    <w:rsid w:val="00CA109C"/>
    <w:rsid w:val="00CA1354"/>
    <w:rsid w:val="00CA2693"/>
    <w:rsid w:val="00CA2A87"/>
    <w:rsid w:val="00CA381C"/>
    <w:rsid w:val="00CA590A"/>
    <w:rsid w:val="00CB0507"/>
    <w:rsid w:val="00CB051C"/>
    <w:rsid w:val="00CB0674"/>
    <w:rsid w:val="00CB2245"/>
    <w:rsid w:val="00CB5472"/>
    <w:rsid w:val="00CB5CAE"/>
    <w:rsid w:val="00CB6009"/>
    <w:rsid w:val="00CB7D38"/>
    <w:rsid w:val="00CB7DA6"/>
    <w:rsid w:val="00CC024F"/>
    <w:rsid w:val="00CC0DBE"/>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BD7"/>
    <w:rsid w:val="00CE5C6B"/>
    <w:rsid w:val="00CE6433"/>
    <w:rsid w:val="00CE7C96"/>
    <w:rsid w:val="00CF00F7"/>
    <w:rsid w:val="00CF2AC3"/>
    <w:rsid w:val="00CF32EC"/>
    <w:rsid w:val="00CF3597"/>
    <w:rsid w:val="00CF4F66"/>
    <w:rsid w:val="00CF5BE3"/>
    <w:rsid w:val="00CF6F51"/>
    <w:rsid w:val="00D005A1"/>
    <w:rsid w:val="00D01702"/>
    <w:rsid w:val="00D02310"/>
    <w:rsid w:val="00D027E5"/>
    <w:rsid w:val="00D04C40"/>
    <w:rsid w:val="00D0518A"/>
    <w:rsid w:val="00D0777D"/>
    <w:rsid w:val="00D104E7"/>
    <w:rsid w:val="00D109D7"/>
    <w:rsid w:val="00D10E12"/>
    <w:rsid w:val="00D111DB"/>
    <w:rsid w:val="00D1296E"/>
    <w:rsid w:val="00D12D0B"/>
    <w:rsid w:val="00D14916"/>
    <w:rsid w:val="00D1558F"/>
    <w:rsid w:val="00D159BB"/>
    <w:rsid w:val="00D15BFD"/>
    <w:rsid w:val="00D16E7C"/>
    <w:rsid w:val="00D1725B"/>
    <w:rsid w:val="00D17732"/>
    <w:rsid w:val="00D17CB6"/>
    <w:rsid w:val="00D17E52"/>
    <w:rsid w:val="00D17FA9"/>
    <w:rsid w:val="00D205E0"/>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C75"/>
    <w:rsid w:val="00D62D95"/>
    <w:rsid w:val="00D64244"/>
    <w:rsid w:val="00D654E0"/>
    <w:rsid w:val="00D65561"/>
    <w:rsid w:val="00D659B5"/>
    <w:rsid w:val="00D65E7D"/>
    <w:rsid w:val="00D662C5"/>
    <w:rsid w:val="00D66881"/>
    <w:rsid w:val="00D70322"/>
    <w:rsid w:val="00D7057C"/>
    <w:rsid w:val="00D70CDA"/>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A10"/>
    <w:rsid w:val="00DB7E85"/>
    <w:rsid w:val="00DC0F3B"/>
    <w:rsid w:val="00DC10F7"/>
    <w:rsid w:val="00DC1955"/>
    <w:rsid w:val="00DC2054"/>
    <w:rsid w:val="00DC36DA"/>
    <w:rsid w:val="00DC5A91"/>
    <w:rsid w:val="00DC628B"/>
    <w:rsid w:val="00DC672E"/>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4A64"/>
    <w:rsid w:val="00E0567C"/>
    <w:rsid w:val="00E07D0B"/>
    <w:rsid w:val="00E100DA"/>
    <w:rsid w:val="00E10B98"/>
    <w:rsid w:val="00E10CF0"/>
    <w:rsid w:val="00E11ADF"/>
    <w:rsid w:val="00E11DFD"/>
    <w:rsid w:val="00E1290D"/>
    <w:rsid w:val="00E20876"/>
    <w:rsid w:val="00E20DBF"/>
    <w:rsid w:val="00E22C96"/>
    <w:rsid w:val="00E2323D"/>
    <w:rsid w:val="00E23AD3"/>
    <w:rsid w:val="00E23BF5"/>
    <w:rsid w:val="00E23FAC"/>
    <w:rsid w:val="00E30359"/>
    <w:rsid w:val="00E30980"/>
    <w:rsid w:val="00E32A9C"/>
    <w:rsid w:val="00E336A2"/>
    <w:rsid w:val="00E363FA"/>
    <w:rsid w:val="00E36BAE"/>
    <w:rsid w:val="00E37E74"/>
    <w:rsid w:val="00E40CE0"/>
    <w:rsid w:val="00E41AA0"/>
    <w:rsid w:val="00E437A7"/>
    <w:rsid w:val="00E448CA"/>
    <w:rsid w:val="00E46625"/>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354D"/>
    <w:rsid w:val="00E73C2F"/>
    <w:rsid w:val="00E73DEA"/>
    <w:rsid w:val="00E773F0"/>
    <w:rsid w:val="00E8173E"/>
    <w:rsid w:val="00E81778"/>
    <w:rsid w:val="00E81976"/>
    <w:rsid w:val="00E822F9"/>
    <w:rsid w:val="00E8548E"/>
    <w:rsid w:val="00E860AE"/>
    <w:rsid w:val="00E861A5"/>
    <w:rsid w:val="00E86941"/>
    <w:rsid w:val="00E90D56"/>
    <w:rsid w:val="00E90E1D"/>
    <w:rsid w:val="00E92388"/>
    <w:rsid w:val="00E948FF"/>
    <w:rsid w:val="00E9657C"/>
    <w:rsid w:val="00E96A19"/>
    <w:rsid w:val="00E972C2"/>
    <w:rsid w:val="00EA194B"/>
    <w:rsid w:val="00EA1C5A"/>
    <w:rsid w:val="00EA24C8"/>
    <w:rsid w:val="00EA28FC"/>
    <w:rsid w:val="00EA3196"/>
    <w:rsid w:val="00EA48B4"/>
    <w:rsid w:val="00EA4CFC"/>
    <w:rsid w:val="00EA669C"/>
    <w:rsid w:val="00EA6C9F"/>
    <w:rsid w:val="00EA78EC"/>
    <w:rsid w:val="00EA7918"/>
    <w:rsid w:val="00EB1970"/>
    <w:rsid w:val="00EB23D9"/>
    <w:rsid w:val="00EB270E"/>
    <w:rsid w:val="00EB2F92"/>
    <w:rsid w:val="00EB30F1"/>
    <w:rsid w:val="00EB4071"/>
    <w:rsid w:val="00EB4A30"/>
    <w:rsid w:val="00EB512A"/>
    <w:rsid w:val="00EB5749"/>
    <w:rsid w:val="00EB5D04"/>
    <w:rsid w:val="00EB5EFF"/>
    <w:rsid w:val="00EB687F"/>
    <w:rsid w:val="00EB7396"/>
    <w:rsid w:val="00EB7473"/>
    <w:rsid w:val="00EB7CE8"/>
    <w:rsid w:val="00EC2BA3"/>
    <w:rsid w:val="00EC4107"/>
    <w:rsid w:val="00ED1432"/>
    <w:rsid w:val="00ED16FB"/>
    <w:rsid w:val="00ED4CAA"/>
    <w:rsid w:val="00ED4F63"/>
    <w:rsid w:val="00EE0C61"/>
    <w:rsid w:val="00EE1C5F"/>
    <w:rsid w:val="00EE2F16"/>
    <w:rsid w:val="00EE3641"/>
    <w:rsid w:val="00EE38F5"/>
    <w:rsid w:val="00EE404F"/>
    <w:rsid w:val="00EE48D7"/>
    <w:rsid w:val="00EE662F"/>
    <w:rsid w:val="00EE6C66"/>
    <w:rsid w:val="00EE734C"/>
    <w:rsid w:val="00EF1589"/>
    <w:rsid w:val="00EF3527"/>
    <w:rsid w:val="00EF78F6"/>
    <w:rsid w:val="00EF7A98"/>
    <w:rsid w:val="00F001E3"/>
    <w:rsid w:val="00F00632"/>
    <w:rsid w:val="00F02536"/>
    <w:rsid w:val="00F03254"/>
    <w:rsid w:val="00F032F2"/>
    <w:rsid w:val="00F03B2E"/>
    <w:rsid w:val="00F04EEC"/>
    <w:rsid w:val="00F0616E"/>
    <w:rsid w:val="00F064DE"/>
    <w:rsid w:val="00F06D4F"/>
    <w:rsid w:val="00F0770A"/>
    <w:rsid w:val="00F102C8"/>
    <w:rsid w:val="00F10C4F"/>
    <w:rsid w:val="00F1125C"/>
    <w:rsid w:val="00F122DD"/>
    <w:rsid w:val="00F12D49"/>
    <w:rsid w:val="00F12F23"/>
    <w:rsid w:val="00F130A9"/>
    <w:rsid w:val="00F14420"/>
    <w:rsid w:val="00F14434"/>
    <w:rsid w:val="00F17379"/>
    <w:rsid w:val="00F20D53"/>
    <w:rsid w:val="00F2111C"/>
    <w:rsid w:val="00F22378"/>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402E"/>
    <w:rsid w:val="00F46EEF"/>
    <w:rsid w:val="00F51B2B"/>
    <w:rsid w:val="00F51FD8"/>
    <w:rsid w:val="00F5347C"/>
    <w:rsid w:val="00F54009"/>
    <w:rsid w:val="00F5473E"/>
    <w:rsid w:val="00F54E1C"/>
    <w:rsid w:val="00F54F29"/>
    <w:rsid w:val="00F55383"/>
    <w:rsid w:val="00F57B3C"/>
    <w:rsid w:val="00F602AC"/>
    <w:rsid w:val="00F60B7A"/>
    <w:rsid w:val="00F60DB1"/>
    <w:rsid w:val="00F61D5B"/>
    <w:rsid w:val="00F62021"/>
    <w:rsid w:val="00F63A2B"/>
    <w:rsid w:val="00F649F9"/>
    <w:rsid w:val="00F64A14"/>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FDA"/>
    <w:rsid w:val="00F8316B"/>
    <w:rsid w:val="00F84749"/>
    <w:rsid w:val="00F8514D"/>
    <w:rsid w:val="00F86928"/>
    <w:rsid w:val="00F86981"/>
    <w:rsid w:val="00F9033B"/>
    <w:rsid w:val="00F903E4"/>
    <w:rsid w:val="00F90B1D"/>
    <w:rsid w:val="00F915CC"/>
    <w:rsid w:val="00F926E6"/>
    <w:rsid w:val="00F92B29"/>
    <w:rsid w:val="00F9666D"/>
    <w:rsid w:val="00F969F2"/>
    <w:rsid w:val="00F97C5E"/>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681"/>
    <w:rsid w:val="00FE3718"/>
    <w:rsid w:val="00FE5C3D"/>
    <w:rsid w:val="00FE679E"/>
    <w:rsid w:val="00FF0179"/>
    <w:rsid w:val="00FF1B37"/>
    <w:rsid w:val="00FF1DEA"/>
    <w:rsid w:val="00FF370E"/>
    <w:rsid w:val="00FF4DD8"/>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F0323"/>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F0323"/>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hdphoto" Target="media/hdphoto1.wdp"/><Relationship Id="rId26" Type="http://schemas.openxmlformats.org/officeDocument/2006/relationships/image" Target="media/image13.jpeg"/><Relationship Id="rId39" Type="http://schemas.openxmlformats.org/officeDocument/2006/relationships/image" Target="media/image26.jpeg"/><Relationship Id="rId21" Type="http://schemas.openxmlformats.org/officeDocument/2006/relationships/image" Target="media/image9.pn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image" Target="media/image34.jpeg"/><Relationship Id="rId50" Type="http://schemas.openxmlformats.org/officeDocument/2006/relationships/image" Target="media/image37.jpeg"/><Relationship Id="rId55" Type="http://schemas.openxmlformats.org/officeDocument/2006/relationships/image" Target="media/image42.jpeg"/><Relationship Id="rId63" Type="http://schemas.openxmlformats.org/officeDocument/2006/relationships/image" Target="media/image49.png"/><Relationship Id="rId68" Type="http://schemas.microsoft.com/office/2007/relationships/hdphoto" Target="media/hdphoto6.wdp"/><Relationship Id="rId7" Type="http://schemas.openxmlformats.org/officeDocument/2006/relationships/footnotes" Target="footnotes.xml"/><Relationship Id="rId71" Type="http://schemas.openxmlformats.org/officeDocument/2006/relationships/image" Target="media/image55.jpeg"/><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6.jpeg"/><Relationship Id="rId11" Type="http://schemas.openxmlformats.org/officeDocument/2006/relationships/footer" Target="footer2.xml"/><Relationship Id="rId24" Type="http://schemas.microsoft.com/office/2007/relationships/hdphoto" Target="media/hdphoto3.wdp"/><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2.jpeg"/><Relationship Id="rId53" Type="http://schemas.openxmlformats.org/officeDocument/2006/relationships/image" Target="media/image40.jpeg"/><Relationship Id="rId58" Type="http://schemas.microsoft.com/office/2007/relationships/hdphoto" Target="media/hdphoto4.wdp"/><Relationship Id="rId66" Type="http://schemas.microsoft.com/office/2007/relationships/hdphoto" Target="media/hdphoto5.wdp"/><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image" Target="media/image36.jpeg"/><Relationship Id="rId57" Type="http://schemas.openxmlformats.org/officeDocument/2006/relationships/image" Target="media/image44.png"/><Relationship Id="rId61" Type="http://schemas.openxmlformats.org/officeDocument/2006/relationships/image" Target="media/image47.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8.png"/><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image" Target="media/image35.jpeg"/><Relationship Id="rId56" Type="http://schemas.openxmlformats.org/officeDocument/2006/relationships/image" Target="media/image43.png"/><Relationship Id="rId64" Type="http://schemas.openxmlformats.org/officeDocument/2006/relationships/image" Target="media/image50.png"/><Relationship Id="rId69"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38.jpeg"/><Relationship Id="rId72"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image" Target="media/image45.png"/><Relationship Id="rId67" Type="http://schemas.openxmlformats.org/officeDocument/2006/relationships/image" Target="media/image52.png"/><Relationship Id="rId20" Type="http://schemas.microsoft.com/office/2007/relationships/hdphoto" Target="media/hdphoto2.wdp"/><Relationship Id="rId41" Type="http://schemas.openxmlformats.org/officeDocument/2006/relationships/image" Target="media/image28.jpeg"/><Relationship Id="rId54" Type="http://schemas.openxmlformats.org/officeDocument/2006/relationships/image" Target="media/image41.jpeg"/><Relationship Id="rId62" Type="http://schemas.openxmlformats.org/officeDocument/2006/relationships/image" Target="media/image48.png"/><Relationship Id="rId70"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7</TotalTime>
  <Pages>71</Pages>
  <Words>42745</Words>
  <Characters>243651</Characters>
  <Application>Microsoft Office Word</Application>
  <DocSecurity>0</DocSecurity>
  <Lines>2030</Lines>
  <Paragraphs>571</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5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341</cp:revision>
  <cp:lastPrinted>2020-08-29T09:53:00Z</cp:lastPrinted>
  <dcterms:created xsi:type="dcterms:W3CDTF">2020-09-15T13:42:00Z</dcterms:created>
  <dcterms:modified xsi:type="dcterms:W3CDTF">2020-09-19T15:41: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